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23659C" w14:textId="2EB1CFF5" w:rsidR="00900B11" w:rsidRPr="002C6CC1" w:rsidRDefault="006B5C27" w:rsidP="00F67AA6">
      <w:pPr>
        <w:jc w:val="center"/>
        <w:rPr>
          <w:b/>
          <w:spacing w:val="-7"/>
          <w:sz w:val="28"/>
          <w:szCs w:val="28"/>
        </w:rPr>
      </w:pPr>
      <w:r w:rsidRPr="002C6CC1">
        <w:rPr>
          <w:b/>
          <w:spacing w:val="-7"/>
          <w:sz w:val="28"/>
          <w:szCs w:val="28"/>
        </w:rPr>
        <w:t>Kajian Tata</w:t>
      </w:r>
      <w:r w:rsidR="00C735BF">
        <w:rPr>
          <w:b/>
          <w:spacing w:val="-7"/>
          <w:sz w:val="28"/>
          <w:szCs w:val="28"/>
        </w:rPr>
        <w:t>nan Bentuk Arsitektur Simbolis pada Pengembangan Museum Trinil d</w:t>
      </w:r>
      <w:r w:rsidRPr="002C6CC1">
        <w:rPr>
          <w:b/>
          <w:spacing w:val="-7"/>
          <w:sz w:val="28"/>
          <w:szCs w:val="28"/>
        </w:rPr>
        <w:t>i Kabupaten Ngawi</w:t>
      </w:r>
    </w:p>
    <w:p w14:paraId="25FE0F07" w14:textId="77777777" w:rsidR="00900B11" w:rsidRPr="002C6CC1" w:rsidRDefault="00900B11" w:rsidP="00F67AA6">
      <w:pPr>
        <w:pStyle w:val="Title"/>
        <w:spacing w:line="240" w:lineRule="auto"/>
        <w:jc w:val="left"/>
        <w:rPr>
          <w:spacing w:val="-7"/>
          <w:sz w:val="22"/>
          <w:lang w:val="id-ID"/>
        </w:rPr>
      </w:pPr>
    </w:p>
    <w:p w14:paraId="1E9354F7" w14:textId="0E4048D7" w:rsidR="00F234AD" w:rsidRPr="002C6CC1" w:rsidRDefault="00156925" w:rsidP="00F67AA6">
      <w:pPr>
        <w:ind w:left="284" w:hanging="284"/>
        <w:jc w:val="center"/>
        <w:rPr>
          <w:b/>
          <w:spacing w:val="-7"/>
          <w:sz w:val="22"/>
          <w:szCs w:val="24"/>
          <w:vertAlign w:val="superscript"/>
        </w:rPr>
      </w:pPr>
      <w:r w:rsidRPr="002C6CC1">
        <w:rPr>
          <w:b/>
          <w:spacing w:val="-7"/>
          <w:sz w:val="22"/>
          <w:szCs w:val="24"/>
          <w:lang w:val="id-ID"/>
        </w:rPr>
        <w:t>Rizal Denarian Sudib</w:t>
      </w:r>
      <w:r w:rsidR="00946FF3" w:rsidRPr="002C6CC1">
        <w:rPr>
          <w:b/>
          <w:spacing w:val="-7"/>
          <w:sz w:val="22"/>
          <w:szCs w:val="24"/>
        </w:rPr>
        <w:t>y</w:t>
      </w:r>
      <w:r w:rsidRPr="002C6CC1">
        <w:rPr>
          <w:b/>
          <w:spacing w:val="-7"/>
          <w:sz w:val="22"/>
          <w:szCs w:val="24"/>
          <w:lang w:val="id-ID"/>
        </w:rPr>
        <w:t>o</w:t>
      </w:r>
      <w:r w:rsidR="005149AD" w:rsidRPr="002C6CC1">
        <w:rPr>
          <w:b/>
          <w:spacing w:val="-7"/>
          <w:sz w:val="22"/>
          <w:szCs w:val="24"/>
          <w:vertAlign w:val="superscript"/>
          <w:lang w:val="id-ID"/>
        </w:rPr>
        <w:t>1</w:t>
      </w:r>
      <w:r w:rsidR="005149AD" w:rsidRPr="002C6CC1">
        <w:rPr>
          <w:b/>
          <w:spacing w:val="-7"/>
          <w:sz w:val="22"/>
          <w:szCs w:val="24"/>
          <w:lang w:val="id-ID"/>
        </w:rPr>
        <w:t xml:space="preserve">, </w:t>
      </w:r>
      <w:r w:rsidRPr="002C6CC1">
        <w:rPr>
          <w:b/>
          <w:spacing w:val="-7"/>
          <w:sz w:val="22"/>
          <w:szCs w:val="24"/>
          <w:lang w:val="id-ID"/>
        </w:rPr>
        <w:t>Ika Ratniarsih</w:t>
      </w:r>
      <w:r w:rsidR="005149AD" w:rsidRPr="002C6CC1">
        <w:rPr>
          <w:b/>
          <w:spacing w:val="-7"/>
          <w:sz w:val="22"/>
          <w:szCs w:val="24"/>
          <w:vertAlign w:val="superscript"/>
          <w:lang w:val="id-ID"/>
        </w:rPr>
        <w:t>2</w:t>
      </w:r>
      <w:r w:rsidR="00E65313" w:rsidRPr="002C6CC1">
        <w:rPr>
          <w:b/>
          <w:spacing w:val="-7"/>
          <w:sz w:val="22"/>
          <w:szCs w:val="24"/>
          <w:lang w:val="id-ID"/>
        </w:rPr>
        <w:t xml:space="preserve">, </w:t>
      </w:r>
      <w:r w:rsidRPr="002C6CC1">
        <w:rPr>
          <w:b/>
          <w:spacing w:val="-7"/>
          <w:sz w:val="22"/>
          <w:szCs w:val="24"/>
          <w:lang w:val="id-ID"/>
        </w:rPr>
        <w:t>Sigit Hadi Laksono</w:t>
      </w:r>
      <w:r w:rsidR="00E65313" w:rsidRPr="002C6CC1">
        <w:rPr>
          <w:b/>
          <w:spacing w:val="-7"/>
          <w:sz w:val="22"/>
          <w:szCs w:val="24"/>
          <w:vertAlign w:val="superscript"/>
          <w:lang w:val="id-ID"/>
        </w:rPr>
        <w:t>3</w:t>
      </w:r>
    </w:p>
    <w:p w14:paraId="152F3DE8" w14:textId="4A5FDD79" w:rsidR="00254163" w:rsidRPr="002C6CC1" w:rsidRDefault="00254163" w:rsidP="00F67AA6">
      <w:pPr>
        <w:ind w:left="284" w:hanging="284"/>
        <w:jc w:val="center"/>
        <w:rPr>
          <w:b/>
          <w:spacing w:val="-7"/>
          <w:sz w:val="22"/>
          <w:szCs w:val="24"/>
          <w:vertAlign w:val="superscript"/>
        </w:rPr>
      </w:pPr>
      <w:r w:rsidRPr="002C6CC1">
        <w:rPr>
          <w:spacing w:val="-7"/>
          <w:sz w:val="22"/>
          <w:szCs w:val="22"/>
          <w:vertAlign w:val="superscript"/>
        </w:rPr>
        <w:t>1</w:t>
      </w:r>
      <w:r w:rsidR="00D00CF3" w:rsidRPr="002C6CC1">
        <w:rPr>
          <w:spacing w:val="-7"/>
          <w:sz w:val="22"/>
          <w:szCs w:val="22"/>
          <w:vertAlign w:val="superscript"/>
          <w:lang w:val="id-ID"/>
        </w:rPr>
        <w:t>,2,3</w:t>
      </w:r>
      <w:r w:rsidR="00717E68" w:rsidRPr="002C6CC1">
        <w:rPr>
          <w:spacing w:val="-7"/>
          <w:sz w:val="22"/>
          <w:szCs w:val="22"/>
          <w:lang w:val="id-ID"/>
        </w:rPr>
        <w:t>Jurusan</w:t>
      </w:r>
      <w:r w:rsidR="005149AD" w:rsidRPr="002C6CC1">
        <w:rPr>
          <w:spacing w:val="-7"/>
          <w:sz w:val="22"/>
          <w:szCs w:val="22"/>
          <w:lang w:val="id-ID"/>
        </w:rPr>
        <w:t xml:space="preserve"> </w:t>
      </w:r>
      <w:r w:rsidR="00F721F5" w:rsidRPr="002C6CC1">
        <w:rPr>
          <w:spacing w:val="-7"/>
          <w:sz w:val="22"/>
          <w:szCs w:val="22"/>
          <w:lang w:val="id-ID"/>
        </w:rPr>
        <w:t>Arsitektur</w:t>
      </w:r>
      <w:r w:rsidR="005149AD" w:rsidRPr="002C6CC1">
        <w:rPr>
          <w:spacing w:val="-7"/>
          <w:sz w:val="22"/>
          <w:szCs w:val="22"/>
          <w:lang w:val="id-ID"/>
        </w:rPr>
        <w:t xml:space="preserve">, Fakultas </w:t>
      </w:r>
      <w:r w:rsidR="00F721F5" w:rsidRPr="002C6CC1">
        <w:rPr>
          <w:spacing w:val="-7"/>
          <w:sz w:val="22"/>
          <w:szCs w:val="22"/>
          <w:lang w:val="id-ID"/>
        </w:rPr>
        <w:t>Teknik Sipil dan Perencanaan</w:t>
      </w:r>
      <w:r w:rsidR="00B2074A" w:rsidRPr="002C6CC1">
        <w:rPr>
          <w:spacing w:val="-7"/>
          <w:sz w:val="22"/>
          <w:szCs w:val="22"/>
          <w:lang w:val="id-ID"/>
        </w:rPr>
        <w:t xml:space="preserve">, </w:t>
      </w:r>
      <w:r w:rsidR="00F721F5" w:rsidRPr="002C6CC1">
        <w:rPr>
          <w:spacing w:val="-7"/>
          <w:sz w:val="22"/>
          <w:szCs w:val="22"/>
          <w:lang w:val="id-ID"/>
        </w:rPr>
        <w:t>Institut Teknologi Adhi Tama Surabaya</w:t>
      </w:r>
      <w:r w:rsidRPr="002C6CC1">
        <w:rPr>
          <w:b/>
          <w:spacing w:val="-7"/>
          <w:sz w:val="22"/>
          <w:szCs w:val="24"/>
          <w:vertAlign w:val="superscript"/>
        </w:rPr>
        <w:t xml:space="preserve"> </w:t>
      </w:r>
    </w:p>
    <w:p w14:paraId="0E120E8E" w14:textId="23D5B40C" w:rsidR="00F234AD" w:rsidRPr="002C6CC1" w:rsidRDefault="00F234AD" w:rsidP="00F67AA6">
      <w:pPr>
        <w:jc w:val="center"/>
        <w:rPr>
          <w:sz w:val="22"/>
          <w:szCs w:val="22"/>
        </w:rPr>
      </w:pPr>
      <w:r w:rsidRPr="002C6CC1">
        <w:rPr>
          <w:spacing w:val="-7"/>
          <w:sz w:val="22"/>
          <w:szCs w:val="22"/>
          <w:lang w:val="id-ID"/>
        </w:rPr>
        <w:t xml:space="preserve">Email: </w:t>
      </w:r>
      <w:hyperlink r:id="rId8" w:history="1">
        <w:r w:rsidR="00081008" w:rsidRPr="002C6CC1">
          <w:rPr>
            <w:rStyle w:val="Hyperlink"/>
            <w:spacing w:val="-7"/>
            <w:sz w:val="22"/>
            <w:szCs w:val="22"/>
            <w:vertAlign w:val="superscript"/>
            <w:lang w:val="id-ID"/>
          </w:rPr>
          <w:t>1</w:t>
        </w:r>
        <w:r w:rsidR="00081008" w:rsidRPr="002C6CC1">
          <w:rPr>
            <w:rStyle w:val="Hyperlink"/>
            <w:spacing w:val="-7"/>
            <w:sz w:val="22"/>
            <w:szCs w:val="22"/>
            <w:lang w:val="id-ID"/>
          </w:rPr>
          <w:t>rizaldena11@gmail.com</w:t>
        </w:r>
      </w:hyperlink>
    </w:p>
    <w:p w14:paraId="65C512EF" w14:textId="77777777" w:rsidR="00900B11" w:rsidRPr="002C6CC1" w:rsidRDefault="00900B11" w:rsidP="00F67AA6">
      <w:pPr>
        <w:pStyle w:val="Title"/>
        <w:spacing w:line="240" w:lineRule="auto"/>
        <w:rPr>
          <w:b w:val="0"/>
          <w:spacing w:val="-7"/>
          <w:sz w:val="22"/>
          <w:szCs w:val="22"/>
          <w:lang w:val="id-ID"/>
        </w:rPr>
      </w:pPr>
    </w:p>
    <w:p w14:paraId="3463860E" w14:textId="4449A090" w:rsidR="00B62F2B" w:rsidRPr="002C6CC1" w:rsidRDefault="009A6E9B" w:rsidP="006F5DC3">
      <w:pPr>
        <w:pStyle w:val="HTMLPreformatted"/>
        <w:rPr>
          <w:rFonts w:ascii="Times New Roman" w:hAnsi="Times New Roman"/>
          <w:i/>
          <w:lang w:val="id-ID"/>
        </w:rPr>
      </w:pPr>
      <w:r w:rsidRPr="002C6CC1">
        <w:rPr>
          <w:rFonts w:ascii="Times New Roman" w:hAnsi="Times New Roman"/>
          <w:b/>
          <w:bCs/>
          <w:i/>
          <w:iCs/>
          <w:spacing w:val="-7"/>
          <w:sz w:val="22"/>
          <w:szCs w:val="22"/>
          <w:lang w:val="id-ID"/>
        </w:rPr>
        <w:t>Abstrak.</w:t>
      </w:r>
      <w:r w:rsidR="00B62F2B" w:rsidRPr="00B62F2B">
        <w:t xml:space="preserve"> </w:t>
      </w:r>
      <w:r w:rsidR="00B62F2B" w:rsidRPr="00B62F2B">
        <w:rPr>
          <w:rFonts w:ascii="Times New Roman" w:hAnsi="Times New Roman"/>
          <w:i/>
          <w:iCs/>
          <w:spacing w:val="-7"/>
          <w:sz w:val="22"/>
          <w:szCs w:val="22"/>
          <w:lang w:val="id-ID"/>
        </w:rPr>
        <w:t>Ngawi Regency is a place of ancient sites whose existence is less known by the public. Due to the lack of supporting facilities for the Trinil Museum which holds a lot of ancient history. The development at the Trinil Museum is needed to make the museum run optimally and become a big icon for Ngawi Regency. The method used to compile this report is the descriptive method in which there are literary case studies and field case studies by comparing and making references to the development plan. The location of the Trinil Museum which will be developed is in Kawu Village, Kec. Kedunggalar, Ngawi Regency, East Java. The land area on the site reaches ± 15,000 m2 (1.5 hectares), borders with Bengawan Solo, forest and community settlements in Kawu Village. Facilities that will be added to the design object are Main Facilities: Exhibition and Education Building Facilities, Entertainment Facilities, Archeological Facilities, Supporting Facilities: Management Building Facilities, Restaurant and Cafe Facilities, Meeting Facilities, Lodging Facilities, Outbound Facilities, Service Facilities (Toilets, EEC, Warehouse, Loading Dock, Drop Off). The theme used for this design is symbolic, symbolic here uses a disguised metaphor where the manifestation is disguised so that people who see the object think and have their own point of view, where the process is by adapting / integrating with the surrounding environment and taking different forms. characterizes the Ngawi area with an emphasis on ancient accents. The application of the theme to the land arrangement is a form of circulation such as bones, the application of the theme to the shape is on the roof using the roof found in the area with the addition of ancient shapes and textures such as stones and bones, the application of the theme to the space is the emphasis of stone accents and the color of stone and wood. The benefit of designing this object is to make the Trinil Museum run even more optimally, to provide a forum for research and people who want to study archeology and to make it a great icon for Ngawi Regency.</w:t>
      </w:r>
    </w:p>
    <w:p w14:paraId="462CE8E3" w14:textId="3A44A6EE" w:rsidR="006F5DC3" w:rsidRPr="002C6CC1" w:rsidRDefault="006F5DC3" w:rsidP="006F5DC3">
      <w:pPr>
        <w:pStyle w:val="HTMLPreformatted"/>
        <w:rPr>
          <w:rFonts w:ascii="Times New Roman" w:hAnsi="Times New Roman"/>
          <w:i/>
          <w:iCs/>
          <w:spacing w:val="-7"/>
          <w:sz w:val="22"/>
          <w:szCs w:val="22"/>
          <w:lang w:val="id-ID"/>
        </w:rPr>
      </w:pPr>
      <w:r w:rsidRPr="002C6CC1">
        <w:rPr>
          <w:rFonts w:ascii="Times New Roman" w:hAnsi="Times New Roman"/>
          <w:b/>
          <w:bCs/>
          <w:i/>
          <w:iCs/>
          <w:spacing w:val="-7"/>
          <w:sz w:val="22"/>
          <w:szCs w:val="22"/>
          <w:lang w:val="id-ID"/>
        </w:rPr>
        <w:t xml:space="preserve">Keywords: </w:t>
      </w:r>
      <w:r w:rsidR="0040749A" w:rsidRPr="002C6CC1">
        <w:rPr>
          <w:rFonts w:ascii="Times New Roman" w:hAnsi="Times New Roman"/>
          <w:i/>
          <w:iCs/>
          <w:spacing w:val="-7"/>
          <w:sz w:val="22"/>
          <w:szCs w:val="22"/>
          <w:lang w:val="id-ID"/>
        </w:rPr>
        <w:t>Museum, Ngawi, Development, Symbolic, Trinil</w:t>
      </w:r>
    </w:p>
    <w:p w14:paraId="61C83821" w14:textId="77777777" w:rsidR="00DF2DA5" w:rsidRPr="002C6CC1" w:rsidRDefault="00DF2DA5" w:rsidP="00F67AA6">
      <w:pPr>
        <w:pStyle w:val="HTMLPreformatted"/>
        <w:rPr>
          <w:rFonts w:ascii="Times New Roman" w:hAnsi="Times New Roman"/>
          <w:sz w:val="22"/>
          <w:szCs w:val="22"/>
        </w:rPr>
      </w:pPr>
    </w:p>
    <w:p w14:paraId="4F2AB4B6" w14:textId="57A17CFE" w:rsidR="00B62F2B" w:rsidRPr="00B62F2B" w:rsidRDefault="00C01418" w:rsidP="00B62F2B">
      <w:pPr>
        <w:rPr>
          <w:i/>
          <w:lang w:val="id-ID"/>
        </w:rPr>
      </w:pPr>
      <w:r>
        <w:rPr>
          <w:b/>
          <w:bCs/>
          <w:i/>
          <w:sz w:val="22"/>
          <w:lang w:val="id-ID"/>
        </w:rPr>
        <w:t xml:space="preserve">Abstrak. </w:t>
      </w:r>
      <w:r w:rsidRPr="00C01418">
        <w:rPr>
          <w:i/>
          <w:lang w:val="id-ID"/>
        </w:rPr>
        <w:t>Kabupaten Ngawi adalah tempat situs purba yang keberadaannya kurang diketahui oleh khalayak ramai. Dikarenakan kurangnya fasilitas penunjang terhadap Museum Trinil yang menyimpan banyak ilmu sejarah purbakala. Pengembangan di Museum Trinil diperlukan guna menjadikan museum tersebut berjalan secara maksimal dan menjadi suatu ikon yang besar untuk Kabupaten Ngawi. Metode yang di gunakan untuk menyusun laporan ini adalah Metode Deskriptif dimana dalam metode tersebut terdapat Studi Kasus Literatur dan Studi Kasus Lapangan dengan membandingkan dan menjadikan referensi untuk rencana pengembangan terse</w:t>
      </w:r>
      <w:r>
        <w:rPr>
          <w:i/>
          <w:lang w:val="id-ID"/>
        </w:rPr>
        <w:t xml:space="preserve">but. </w:t>
      </w:r>
      <w:r w:rsidRPr="00C01418">
        <w:rPr>
          <w:i/>
          <w:lang w:val="id-ID"/>
        </w:rPr>
        <w:t>Lokasi Museum Trinil yang akan dikembangkan berada di Desa Kawu, Kec. Kedunggalar, Kabupaten Ngawi, Jawa Timur. Luas Lahan pada tapak mencapai  ±15.000 m2 (1,5 Hektar), Berbatasan dengan Bengawan Solo, Hutan dan pemukiman warga Desa Kawu. Fasilitas yang akan ditambahkan pada objek rancangan tersebut yaitu Fasilitas Utama : Fasilitas Gedung Pameran dan Edukasi,  Fasilitas Hiburan, Fasilitas Arkeologi, Fasilitas Penunjang : Fasilitas Gedung Pengelola, Fasilitas Restoran dan Kafe, Fasilitas Pertemuan, Fasilitas Penginapan, Fasilitas Outbond, Fasilitas Servis (Toilet, MEE,Gudang,Loading Dock, Drop Off).</w:t>
      </w:r>
      <w:r>
        <w:rPr>
          <w:i/>
        </w:rPr>
        <w:t xml:space="preserve"> </w:t>
      </w:r>
      <w:r w:rsidRPr="00C01418">
        <w:rPr>
          <w:i/>
          <w:lang w:val="id-ID"/>
        </w:rPr>
        <w:t>Tema yang digunakan untuk rancangan ini adalah simbolis, simbolis disini menggunakan metafora tersamar dimana perwujudannya dengan cara disamarkan agar orang yang melihat obyek tersebut berfikir dan memiliki sudut pandang masing-masing, dimana prosesnya dengan cara adapatasi/ menyatu dengan lingkungan sekitar dan mengambil bentuk-bentuk yang menjadi ciri khas daerah Ngawi dengan penekanan aksen purbakala. Penerapan tema pada tatanana lahan adalah bentuk sirkulasi seperti tulang, penerapan tema pada bentuk adalah pada atap menggunakan atap yang terdapat pada daerah tersebut dengan ditambah bentuk dan tekstur purba seperti bebatuan dan tulang, penerapan tema pada ruang adalah penekanan aksen bebatuan dan warna batu dan kayu. Manfaat dari perancangan objek ini yaitu agar Museum Trinil berjalan lebih maksimal lagi, memberikan wadah untuk penelitian dan orang yang ingin belajar ilmu kepurbaan dan menjadikan suatu ikon yang besar untuk Kabupaten Ngawi.</w:t>
      </w:r>
    </w:p>
    <w:p w14:paraId="24ECEE22" w14:textId="12BE2099" w:rsidR="006F5DC3" w:rsidRPr="00B62F2B" w:rsidRDefault="006F5DC3" w:rsidP="00CF5128">
      <w:pPr>
        <w:autoSpaceDE w:val="0"/>
        <w:autoSpaceDN w:val="0"/>
        <w:adjustRightInd w:val="0"/>
        <w:rPr>
          <w:i/>
          <w:lang w:val="id-ID"/>
        </w:rPr>
      </w:pPr>
      <w:r w:rsidRPr="002C6CC1">
        <w:rPr>
          <w:b/>
          <w:bCs/>
          <w:i/>
          <w:sz w:val="22"/>
          <w:szCs w:val="24"/>
        </w:rPr>
        <w:t>Kata kunci</w:t>
      </w:r>
      <w:r w:rsidRPr="002C6CC1">
        <w:rPr>
          <w:i/>
          <w:sz w:val="22"/>
          <w:szCs w:val="24"/>
        </w:rPr>
        <w:t xml:space="preserve"> : </w:t>
      </w:r>
      <w:r w:rsidR="00A8566C" w:rsidRPr="002C6CC1">
        <w:rPr>
          <w:i/>
          <w:lang w:val="id-ID"/>
        </w:rPr>
        <w:t>Museum</w:t>
      </w:r>
      <w:r w:rsidR="00A8566C" w:rsidRPr="002C6CC1">
        <w:rPr>
          <w:i/>
        </w:rPr>
        <w:t>,</w:t>
      </w:r>
      <w:r w:rsidR="00A8566C" w:rsidRPr="002C6CC1">
        <w:rPr>
          <w:i/>
          <w:lang w:val="id-ID"/>
        </w:rPr>
        <w:t xml:space="preserve"> Ngawi,</w:t>
      </w:r>
      <w:r w:rsidR="00A8566C" w:rsidRPr="002C6CC1">
        <w:rPr>
          <w:i/>
        </w:rPr>
        <w:t xml:space="preserve"> Pengembangan,</w:t>
      </w:r>
      <w:r w:rsidR="00A8566C" w:rsidRPr="002C6CC1">
        <w:rPr>
          <w:i/>
          <w:lang w:val="id-ID"/>
        </w:rPr>
        <w:t xml:space="preserve"> Simbolis</w:t>
      </w:r>
      <w:r w:rsidR="00A8566C" w:rsidRPr="002C6CC1">
        <w:rPr>
          <w:i/>
        </w:rPr>
        <w:t>, Trinil</w:t>
      </w:r>
      <w:r w:rsidR="00A8566C" w:rsidRPr="002C6CC1">
        <w:rPr>
          <w:i/>
          <w:lang w:val="id-ID"/>
        </w:rPr>
        <w:t>.</w:t>
      </w:r>
      <w:r w:rsidRPr="002C6CC1">
        <w:rPr>
          <w:b/>
          <w:i/>
          <w:spacing w:val="-7"/>
          <w:sz w:val="22"/>
          <w:szCs w:val="22"/>
          <w:lang w:val="id-ID"/>
        </w:rPr>
        <w:br w:type="page"/>
      </w:r>
    </w:p>
    <w:p w14:paraId="6FE666CB" w14:textId="3220869D" w:rsidR="00F5014B" w:rsidRPr="002C6CC1" w:rsidRDefault="001B104B" w:rsidP="00F67AA6">
      <w:pPr>
        <w:rPr>
          <w:b/>
          <w:spacing w:val="-7"/>
          <w:sz w:val="22"/>
          <w:szCs w:val="22"/>
          <w:lang w:val="id-ID"/>
        </w:rPr>
      </w:pPr>
      <w:r w:rsidRPr="002C6CC1">
        <w:rPr>
          <w:b/>
          <w:spacing w:val="-7"/>
          <w:sz w:val="22"/>
          <w:szCs w:val="22"/>
          <w:lang w:val="id-ID"/>
        </w:rPr>
        <w:lastRenderedPageBreak/>
        <w:t xml:space="preserve">1. </w:t>
      </w:r>
      <w:r w:rsidR="00F5014B" w:rsidRPr="002C6CC1">
        <w:rPr>
          <w:b/>
          <w:spacing w:val="-7"/>
          <w:sz w:val="22"/>
          <w:szCs w:val="22"/>
          <w:lang w:val="id-ID"/>
        </w:rPr>
        <w:t>Pendahuluan</w:t>
      </w:r>
    </w:p>
    <w:p w14:paraId="26E66E0F" w14:textId="06CAA39B" w:rsidR="00766907" w:rsidRPr="002C6CC1" w:rsidRDefault="00B62F2B" w:rsidP="00766907">
      <w:pPr>
        <w:shd w:val="clear" w:color="auto" w:fill="FFFFFF" w:themeFill="background1"/>
        <w:ind w:right="-2" w:firstLine="426"/>
        <w:rPr>
          <w:sz w:val="22"/>
          <w:szCs w:val="22"/>
        </w:rPr>
      </w:pPr>
      <w:r>
        <w:rPr>
          <w:sz w:val="22"/>
          <w:szCs w:val="22"/>
        </w:rPr>
        <w:t>Pada museum Trinil</w:t>
      </w:r>
      <w:r w:rsidR="00541F6F">
        <w:rPr>
          <w:sz w:val="22"/>
          <w:szCs w:val="22"/>
        </w:rPr>
        <w:t xml:space="preserve"> </w:t>
      </w:r>
      <w:r w:rsidR="00766907" w:rsidRPr="002C6CC1">
        <w:rPr>
          <w:sz w:val="22"/>
          <w:szCs w:val="22"/>
        </w:rPr>
        <w:t>banyak fasilitas</w:t>
      </w:r>
      <w:r w:rsidR="00541F6F">
        <w:rPr>
          <w:sz w:val="22"/>
          <w:szCs w:val="22"/>
        </w:rPr>
        <w:t xml:space="preserve"> yang kurang memadai dan </w:t>
      </w:r>
      <w:r w:rsidR="00766907" w:rsidRPr="002C6CC1">
        <w:rPr>
          <w:sz w:val="22"/>
          <w:szCs w:val="22"/>
        </w:rPr>
        <w:t xml:space="preserve">lahan kosong yang seharusnya dapat dikembangkan agar museum ini dapat berfungsi secara maksimal melayani pengunjung. Beberapa fasilitas kondisinya terlihat tidak terawat, kurang menarik perhatian pengunjung dan ada beberapa fasilitas yang sudah tidak difungsikan, seperti </w:t>
      </w:r>
      <w:r w:rsidR="00766907" w:rsidRPr="00B62F2B">
        <w:rPr>
          <w:i/>
          <w:sz w:val="22"/>
          <w:szCs w:val="22"/>
        </w:rPr>
        <w:t>guest house</w:t>
      </w:r>
      <w:r w:rsidR="00766907" w:rsidRPr="002C6CC1">
        <w:rPr>
          <w:sz w:val="22"/>
          <w:szCs w:val="22"/>
        </w:rPr>
        <w:t xml:space="preserve">. </w:t>
      </w:r>
      <w:r w:rsidR="00541F6F">
        <w:rPr>
          <w:sz w:val="22"/>
          <w:szCs w:val="22"/>
        </w:rPr>
        <w:t>Terdapat</w:t>
      </w:r>
      <w:r w:rsidR="00766907" w:rsidRPr="002C6CC1">
        <w:rPr>
          <w:sz w:val="22"/>
          <w:szCs w:val="22"/>
        </w:rPr>
        <w:t xml:space="preserve"> beberapa fasilitas yang kebutuhannya tidak tercukupi, seperti toilet.</w:t>
      </w:r>
    </w:p>
    <w:p w14:paraId="7118F523" w14:textId="64595989" w:rsidR="00766907" w:rsidRPr="002C6CC1" w:rsidRDefault="00766907" w:rsidP="00766907">
      <w:pPr>
        <w:shd w:val="clear" w:color="auto" w:fill="FFFFFF" w:themeFill="background1"/>
        <w:ind w:right="-2" w:firstLine="426"/>
        <w:rPr>
          <w:sz w:val="22"/>
          <w:szCs w:val="22"/>
        </w:rPr>
      </w:pPr>
      <w:r w:rsidRPr="002C6CC1">
        <w:rPr>
          <w:sz w:val="22"/>
          <w:szCs w:val="22"/>
        </w:rPr>
        <w:t xml:space="preserve">Pada museum </w:t>
      </w:r>
      <w:r w:rsidR="00B62F2B">
        <w:rPr>
          <w:sz w:val="22"/>
          <w:szCs w:val="22"/>
        </w:rPr>
        <w:t>Trinil</w:t>
      </w:r>
      <w:r w:rsidRPr="002C6CC1">
        <w:rPr>
          <w:sz w:val="22"/>
          <w:szCs w:val="22"/>
        </w:rPr>
        <w:t xml:space="preserve"> bentuk bangunan mengambil dari ciri khas yang ada di Kabupaten Ngawi, seperti bentuk bangunan joglo, limasan dan gapura yang merupakan bentuk bangunan / rumah adat daerah setempat. Dan bentuk – bentuk benda peninggalan sejarah yang terdapat pada daerah tersebut, seperti tanduk gajah purba.</w:t>
      </w:r>
    </w:p>
    <w:p w14:paraId="658128B0" w14:textId="77777777" w:rsidR="00766907" w:rsidRPr="002C6CC1" w:rsidRDefault="00766907" w:rsidP="00766907">
      <w:pPr>
        <w:tabs>
          <w:tab w:val="left" w:pos="426"/>
        </w:tabs>
        <w:ind w:right="-2"/>
        <w:rPr>
          <w:sz w:val="22"/>
          <w:szCs w:val="22"/>
        </w:rPr>
      </w:pPr>
      <w:r w:rsidRPr="002C6CC1">
        <w:rPr>
          <w:sz w:val="22"/>
          <w:szCs w:val="22"/>
        </w:rPr>
        <w:tab/>
        <w:t>Dengan melihat data-data diatas, Perencanaan Dan Perancangan Pengembangan Komplek Museum Purbakala Trinil di Kabupaten Ngawi sangat diperlukan. Agar kegiatan di museum tersebut lebih banyak dan berjalan maksimal dalam pelayanan pengunjung. Pengembangan ikonik Kabupaten Ngawi yang diharapkan lebih besar citranya, dikenal oleh wisatawan dalam dan luar negeri dan menjadi tambahan pendapatan daerah yang nantinya akan mengangkat ekonomi mikro di Kabupaten Ngawi.</w:t>
      </w:r>
    </w:p>
    <w:p w14:paraId="4EE42DE3" w14:textId="4FC38909" w:rsidR="009C742E" w:rsidRPr="002C6CC1" w:rsidRDefault="00766907" w:rsidP="00D35023">
      <w:pPr>
        <w:ind w:firstLine="426"/>
        <w:rPr>
          <w:sz w:val="22"/>
          <w:szCs w:val="22"/>
          <w:lang w:val="id-ID"/>
        </w:rPr>
      </w:pPr>
      <w:r w:rsidRPr="002C6CC1">
        <w:rPr>
          <w:sz w:val="22"/>
          <w:szCs w:val="22"/>
        </w:rPr>
        <w:t>Perencanaan Dan Perancangan Pengembangan Komplek Museum Purbakala Trinil Di Kabupaten Ngawi menerapkan tema Arsitektur Simbolis. Pemilihan  tema  disini  berdasarkan kesamaan  sifat museum itu sendiri yakni mengangkat ciri khas di daerah Ngawi. Sama dengan sifat simbolis, nantinya hasil karya arsitektur ini akan mengangkat ciri khas di daerah Ngawi. Beberapa ciri khas di daerah Ngawi yang nantinya akan diangkat untuk tema museum disini antara lain adalah bentuk bangunan yang ada di daerah tersebut serta simbol-simbol bangunan daerah setempat seperti rumah adat daerah tersebut, gapura dan bentuk-bentuk bangunan sejarah seperti candi, bangunan kerajaan-kerajaan kuno, bentuk-bentuk bangunan Belanda, bentuk-bentuk zaman batu dsb</w:t>
      </w:r>
      <w:r w:rsidRPr="002C6CC1">
        <w:rPr>
          <w:sz w:val="22"/>
          <w:szCs w:val="22"/>
          <w:lang w:val="id-ID"/>
        </w:rPr>
        <w:t>.</w:t>
      </w:r>
    </w:p>
    <w:p w14:paraId="6A688EA2" w14:textId="12A1C6C6" w:rsidR="00B479C7" w:rsidRPr="002C6CC1" w:rsidRDefault="00B479C7" w:rsidP="00F67AA6">
      <w:pPr>
        <w:pStyle w:val="ListParagraph"/>
        <w:spacing w:after="0" w:line="240" w:lineRule="auto"/>
        <w:ind w:left="0"/>
        <w:contextualSpacing w:val="0"/>
        <w:rPr>
          <w:rFonts w:ascii="Times New Roman" w:hAnsi="Times New Roman"/>
          <w:sz w:val="20"/>
          <w:lang w:val="id-ID"/>
        </w:rPr>
      </w:pPr>
    </w:p>
    <w:p w14:paraId="4834DC28" w14:textId="77777777" w:rsidR="00BB4A27" w:rsidRPr="002C6CC1" w:rsidRDefault="00F2211D" w:rsidP="00F67AA6">
      <w:pPr>
        <w:rPr>
          <w:rFonts w:eastAsia="Calibri"/>
          <w:b/>
          <w:sz w:val="22"/>
          <w:szCs w:val="22"/>
        </w:rPr>
      </w:pPr>
      <w:r w:rsidRPr="002C6CC1">
        <w:rPr>
          <w:rFonts w:eastAsia="Calibri"/>
          <w:b/>
          <w:sz w:val="22"/>
          <w:szCs w:val="22"/>
          <w:lang w:val="id-ID"/>
        </w:rPr>
        <w:t xml:space="preserve">2. </w:t>
      </w:r>
      <w:r w:rsidR="00602E96" w:rsidRPr="002C6CC1">
        <w:rPr>
          <w:rFonts w:eastAsia="Calibri"/>
          <w:b/>
          <w:sz w:val="22"/>
          <w:szCs w:val="22"/>
        </w:rPr>
        <w:t>Tinjauan Pustaka</w:t>
      </w:r>
    </w:p>
    <w:p w14:paraId="77BBEDC5" w14:textId="77777777" w:rsidR="008124A9" w:rsidRPr="00541F6F" w:rsidRDefault="009C742E" w:rsidP="00541F6F">
      <w:pPr>
        <w:ind w:firstLine="720"/>
      </w:pPr>
      <w:r w:rsidRPr="00541F6F">
        <w:t xml:space="preserve">Dari </w:t>
      </w:r>
      <w:r w:rsidR="008124A9" w:rsidRPr="00541F6F">
        <w:t>Jenis Simbol Menurut Anthony C. Antoniades Ada tiga kategori metafora :</w:t>
      </w:r>
    </w:p>
    <w:p w14:paraId="7A476F4B" w14:textId="0FE233F1" w:rsidR="008124A9" w:rsidRPr="002C6CC1" w:rsidRDefault="008124A9" w:rsidP="002C6CC1">
      <w:pPr>
        <w:rPr>
          <w:sz w:val="22"/>
          <w:szCs w:val="22"/>
        </w:rPr>
      </w:pPr>
      <w:r w:rsidRPr="002C6CC1">
        <w:rPr>
          <w:sz w:val="22"/>
          <w:szCs w:val="22"/>
        </w:rPr>
        <w:t>Intangible Metaphors (metafora yang tidak diraba/tersamar) yang termasuk dalam kategori ini misalnya suatu konsep, sebuah ide, kondisi manusia atau kualitas-kualitas khusus (individual, simbol, naturalistis, komunitas, tradisi dan budaya).</w:t>
      </w:r>
      <w:r w:rsidR="00573C5E">
        <w:rPr>
          <w:sz w:val="22"/>
          <w:szCs w:val="22"/>
        </w:rPr>
        <w:t xml:space="preserve"> </w:t>
      </w:r>
      <w:r w:rsidRPr="002C6CC1">
        <w:rPr>
          <w:sz w:val="22"/>
          <w:szCs w:val="22"/>
        </w:rPr>
        <w:t>Tangible Metaphors (metafora yang dapat diraba/langsung) Dapat dirasakan dari suatu karakter visual atau material.</w:t>
      </w:r>
      <w:r w:rsidR="002C6CC1" w:rsidRPr="002C6CC1">
        <w:rPr>
          <w:sz w:val="22"/>
          <w:szCs w:val="22"/>
        </w:rPr>
        <w:t xml:space="preserve"> </w:t>
      </w:r>
      <w:r w:rsidRPr="002C6CC1">
        <w:rPr>
          <w:sz w:val="22"/>
          <w:szCs w:val="22"/>
        </w:rPr>
        <w:t>Combined Metaphors (penggabungan antara keduanya/campuran) Secara konsep dan visual saling mengisi sebagai unsur-unsur awal dan visualisasi sebagai pernyataan untuk mendapatkan kebaikan kualitas dan dasar.</w:t>
      </w:r>
      <w:r w:rsidR="00EE3DC9">
        <w:rPr>
          <w:sz w:val="22"/>
          <w:szCs w:val="22"/>
        </w:rPr>
        <w:t xml:space="preserve"> </w:t>
      </w:r>
      <w:r w:rsidR="00EE3DC9">
        <w:rPr>
          <w:sz w:val="22"/>
          <w:szCs w:val="22"/>
        </w:rPr>
        <w:fldChar w:fldCharType="begin" w:fldLock="1"/>
      </w:r>
      <w:r w:rsidR="00243383">
        <w:rPr>
          <w:sz w:val="22"/>
          <w:szCs w:val="22"/>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salam, 2016","given":"metode penelitian","non-dropping-particle":"","parse-names":false,"suffix":""},{"dropping-particle":"","family":"Fallis","given":"A.G","non-dropping-particle":"","parse-names":false,"suffix":""}],"container-title":"Journal of Chemical Information and Modeling","id":"ITEM-1","issue":"9","issued":{"date-parts":[["2013"]]},"title":"Pengantar Arsitektur","type":"article-journal","volume":"53"},"uris":["http://www.mendeley.com/documents/?uuid=4045a69b-3202-3d5a-9ec6-2b78be618d83"]}],"mendeley":{"formattedCitation":"(Nursalam, 2016 &amp; Fallis, 2013)","plainTextFormattedCitation":"(Nursalam, 2016 &amp; Fallis, 2013)","previouslyFormattedCitation":"(Nursalam, 2016 &amp; Fallis, 2013)"},"properties":{"noteIndex":0},"schema":"https://github.com/citation-style-language/schema/raw/master/csl-citation.json"}</w:instrText>
      </w:r>
      <w:r w:rsidR="00EE3DC9">
        <w:rPr>
          <w:sz w:val="22"/>
          <w:szCs w:val="22"/>
        </w:rPr>
        <w:fldChar w:fldCharType="separate"/>
      </w:r>
      <w:r w:rsidR="00EE3DC9" w:rsidRPr="00EE3DC9">
        <w:rPr>
          <w:noProof/>
          <w:sz w:val="22"/>
          <w:szCs w:val="22"/>
        </w:rPr>
        <w:t>(Nursalam, 2016 &amp; Fallis, 2013)</w:t>
      </w:r>
      <w:r w:rsidR="00EE3DC9">
        <w:rPr>
          <w:sz w:val="22"/>
          <w:szCs w:val="22"/>
        </w:rPr>
        <w:fldChar w:fldCharType="end"/>
      </w:r>
    </w:p>
    <w:p w14:paraId="21858A62" w14:textId="77777777" w:rsidR="008124A9" w:rsidRPr="002C6CC1" w:rsidRDefault="008124A9" w:rsidP="00541F6F">
      <w:pPr>
        <w:ind w:firstLine="720"/>
        <w:rPr>
          <w:sz w:val="22"/>
          <w:szCs w:val="22"/>
        </w:rPr>
      </w:pPr>
      <w:r w:rsidRPr="002C6CC1">
        <w:rPr>
          <w:sz w:val="22"/>
          <w:szCs w:val="22"/>
        </w:rPr>
        <w:t>Arsitektur Metafora, pada umumnya memiliki karakter layaknya gaya bahasa metafora yaitu perbandingan dan perumpamaan. Karakter tersebut diterjemahkan dalam visual meliputi hal-hal sebagai berikut ini :</w:t>
      </w:r>
    </w:p>
    <w:p w14:paraId="1AD35935" w14:textId="76B2A414" w:rsidR="008124A9" w:rsidRPr="002C6CC1" w:rsidRDefault="008124A9" w:rsidP="002C6CC1">
      <w:pPr>
        <w:shd w:val="clear" w:color="auto" w:fill="FFFFFF"/>
        <w:rPr>
          <w:sz w:val="22"/>
          <w:szCs w:val="22"/>
        </w:rPr>
      </w:pPr>
      <w:r w:rsidRPr="002C6CC1">
        <w:rPr>
          <w:sz w:val="22"/>
          <w:szCs w:val="22"/>
        </w:rPr>
        <w:t>Berusaha untuk mentransfer suatu keterangan (maksud) dari suatu subjek ke subjek lain.</w:t>
      </w:r>
      <w:r w:rsidR="00573C5E">
        <w:rPr>
          <w:sz w:val="22"/>
          <w:szCs w:val="22"/>
        </w:rPr>
        <w:t xml:space="preserve"> </w:t>
      </w:r>
      <w:r w:rsidRPr="002C6CC1">
        <w:rPr>
          <w:sz w:val="22"/>
          <w:szCs w:val="22"/>
        </w:rPr>
        <w:t>Berusaha untuk melihat suatu subjek seakan-akan subjek tersebut adalah sesuatu hal yang lain.</w:t>
      </w:r>
      <w:r w:rsidR="00573C5E">
        <w:rPr>
          <w:sz w:val="22"/>
          <w:szCs w:val="22"/>
        </w:rPr>
        <w:t xml:space="preserve"> </w:t>
      </w:r>
      <w:r w:rsidRPr="002C6CC1">
        <w:rPr>
          <w:sz w:val="22"/>
          <w:szCs w:val="22"/>
        </w:rPr>
        <w:t>Mengganti fokus penelitian atau area konsentrasi penyelidikan lainnya. Harapannya jika dibandingkan dengan cara pandang yang lebih luas, maka akan dapat menjelaskan subjek tersebut dengan cara yang berbeda (baru).</w:t>
      </w:r>
      <w:r w:rsidR="00243383">
        <w:rPr>
          <w:sz w:val="22"/>
          <w:szCs w:val="22"/>
        </w:rPr>
        <w:fldChar w:fldCharType="begin" w:fldLock="1"/>
      </w:r>
      <w:r w:rsidR="00243383">
        <w:rPr>
          <w:sz w:val="22"/>
          <w:szCs w:val="22"/>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salam, 2016","given":"metode penelitian","non-dropping-particle":"","parse-names":false,"suffix":""},{"dropping-particle":"","family":"Fallis","given":"A.G","non-dropping-particle":"","parse-names":false,"suffix":""}],"container-title":"Journal of Chemical Information and Modeling","id":"ITEM-1","issue":"9","issued":{"date-parts":[["2013"]]},"title":"Pengantar Arsitektur","type":"article-journal","volume":"53"},"uris":["http://www.mendeley.com/documents/?uuid=4045a69b-3202-3d5a-9ec6-2b78be618d83"]}],"mendeley":{"formattedCitation":"(Nursalam, 2016 &amp; Fallis, 2013)","plainTextFormattedCitation":"(Nursalam, 2016 &amp; Fallis, 2013)","previouslyFormattedCitation":"(Nursalam, 2016 &amp; Fallis, 2013)"},"properties":{"noteIndex":0},"schema":"https://github.com/citation-style-language/schema/raw/master/csl-citation.json"}</w:instrText>
      </w:r>
      <w:r w:rsidR="00243383">
        <w:rPr>
          <w:sz w:val="22"/>
          <w:szCs w:val="22"/>
        </w:rPr>
        <w:fldChar w:fldCharType="separate"/>
      </w:r>
      <w:r w:rsidR="00243383" w:rsidRPr="00243383">
        <w:rPr>
          <w:noProof/>
          <w:sz w:val="22"/>
          <w:szCs w:val="22"/>
        </w:rPr>
        <w:t>(Nursalam, 2016 &amp; Fallis, 2013)</w:t>
      </w:r>
      <w:r w:rsidR="00243383">
        <w:rPr>
          <w:sz w:val="22"/>
          <w:szCs w:val="22"/>
        </w:rPr>
        <w:fldChar w:fldCharType="end"/>
      </w:r>
    </w:p>
    <w:p w14:paraId="3911FD1A" w14:textId="77777777" w:rsidR="008124A9" w:rsidRPr="002C6CC1" w:rsidRDefault="008124A9" w:rsidP="008124A9">
      <w:pPr>
        <w:rPr>
          <w:sz w:val="22"/>
          <w:szCs w:val="22"/>
        </w:rPr>
      </w:pPr>
      <w:r w:rsidRPr="002C6CC1">
        <w:rPr>
          <w:sz w:val="22"/>
          <w:szCs w:val="22"/>
        </w:rPr>
        <w:t>Prinsip Simbol Tersamar :</w:t>
      </w:r>
    </w:p>
    <w:p w14:paraId="46364CC7" w14:textId="4388AAF2" w:rsidR="008124A9" w:rsidRPr="002C6CC1" w:rsidRDefault="008124A9" w:rsidP="00541F6F">
      <w:pPr>
        <w:ind w:right="-2" w:firstLine="720"/>
        <w:rPr>
          <w:sz w:val="22"/>
          <w:szCs w:val="22"/>
        </w:rPr>
      </w:pPr>
      <w:r w:rsidRPr="002C6CC1">
        <w:rPr>
          <w:sz w:val="22"/>
          <w:szCs w:val="22"/>
        </w:rPr>
        <w:t>Metafora berangkat dari sesuatu yang abstrak dan tak terlihat (tak berbentuk).</w:t>
      </w:r>
      <w:r w:rsidR="00573C5E">
        <w:rPr>
          <w:sz w:val="22"/>
          <w:szCs w:val="22"/>
        </w:rPr>
        <w:t xml:space="preserve"> </w:t>
      </w:r>
      <w:r w:rsidRPr="002C6CC1">
        <w:rPr>
          <w:sz w:val="22"/>
          <w:szCs w:val="22"/>
        </w:rPr>
        <w:t>Penggunaan simbol yang disematkan menggunakan aspek seperti konsep, ide, hakikat manusia, paham individualisme, naturalisme, komunikasi, tradisi, budaya termasuk nilai religius.</w:t>
      </w:r>
    </w:p>
    <w:p w14:paraId="2C2C4D61" w14:textId="77777777" w:rsidR="008124A9" w:rsidRPr="002C6CC1" w:rsidRDefault="008124A9" w:rsidP="008124A9">
      <w:pPr>
        <w:rPr>
          <w:sz w:val="22"/>
          <w:szCs w:val="22"/>
        </w:rPr>
      </w:pPr>
      <w:r w:rsidRPr="002C6CC1">
        <w:rPr>
          <w:sz w:val="22"/>
          <w:szCs w:val="22"/>
        </w:rPr>
        <w:t>Kesimpulan Arsitektur Simbolis</w:t>
      </w:r>
    </w:p>
    <w:p w14:paraId="3AA15FF9" w14:textId="77777777" w:rsidR="008124A9" w:rsidRPr="002C6CC1" w:rsidRDefault="008124A9" w:rsidP="00541F6F">
      <w:pPr>
        <w:ind w:right="-2" w:firstLine="720"/>
        <w:rPr>
          <w:rFonts w:eastAsia="Calibri"/>
          <w:iCs/>
          <w:color w:val="000000"/>
          <w:sz w:val="22"/>
          <w:szCs w:val="22"/>
        </w:rPr>
      </w:pPr>
      <w:r w:rsidRPr="002C6CC1">
        <w:rPr>
          <w:sz w:val="22"/>
          <w:szCs w:val="22"/>
        </w:rPr>
        <w:t>Arsitektur Simbolis adalah sebuah perihal pemakaian simbol atau lambang untuk mengekspresikan ide-ide secara arsitektural yang akan dapat diperlihatkan melalui jati diri suatu</w:t>
      </w:r>
      <w:r w:rsidRPr="002C6CC1">
        <w:rPr>
          <w:rFonts w:eastAsia="Calibri"/>
          <w:iCs/>
          <w:color w:val="000000"/>
          <w:sz w:val="22"/>
          <w:szCs w:val="22"/>
        </w:rPr>
        <w:t xml:space="preserve"> karya arsitektur </w:t>
      </w:r>
      <w:r w:rsidRPr="002C6CC1">
        <w:rPr>
          <w:sz w:val="22"/>
          <w:szCs w:val="22"/>
        </w:rPr>
        <w:t>sekaligus mempunyai makna dan nilai-nilai simbolik yang dapat dihasilkan melalui bentuk, struktur dan langgam.</w:t>
      </w:r>
    </w:p>
    <w:p w14:paraId="5BEBB636" w14:textId="5953ADF6" w:rsidR="008124A9" w:rsidRDefault="008124A9" w:rsidP="008124A9">
      <w:pPr>
        <w:ind w:right="-2"/>
        <w:rPr>
          <w:sz w:val="22"/>
          <w:szCs w:val="22"/>
        </w:rPr>
      </w:pPr>
      <w:r w:rsidRPr="002C6CC1">
        <w:rPr>
          <w:sz w:val="22"/>
          <w:szCs w:val="22"/>
        </w:rPr>
        <w:t xml:space="preserve">Simbolis yang dipakai dalam tema kali ini adalah Intangible Metaphors (metafora yang tidak diraba/tersamar) yang termasuk dalam kategori ini misalnya suatu konsep, sebuah ide, kondisi </w:t>
      </w:r>
      <w:r w:rsidRPr="002C6CC1">
        <w:rPr>
          <w:sz w:val="22"/>
          <w:szCs w:val="22"/>
        </w:rPr>
        <w:lastRenderedPageBreak/>
        <w:t>manusia atau kualitas-kualitas khusus (individual, simbol, naturalistis, komunitas, tradisi dan budaya).</w:t>
      </w:r>
      <w:r w:rsidR="00243383">
        <w:rPr>
          <w:sz w:val="22"/>
          <w:szCs w:val="22"/>
        </w:rPr>
        <w:t xml:space="preserve"> </w:t>
      </w:r>
      <w:r w:rsidR="00243383">
        <w:rPr>
          <w:sz w:val="22"/>
          <w:szCs w:val="22"/>
        </w:rPr>
        <w:fldChar w:fldCharType="begin" w:fldLock="1"/>
      </w:r>
      <w:r w:rsidR="00243383">
        <w:rPr>
          <w:sz w:val="22"/>
          <w:szCs w:val="22"/>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salam, 2016","given":"metode penelitian","non-dropping-particle":"","parse-names":false,"suffix":""},{"dropping-particle":"","family":"Fallis","given":"A.G","non-dropping-particle":"","parse-names":false,"suffix":""}],"container-title":"Journal of Chemical Information and Modeling","id":"ITEM-1","issue":"9","issued":{"date-parts":[["2013"]]},"title":"Pengantar Arsitektur","type":"article-journal","volume":"53"},"uris":["http://www.mendeley.com/documents/?uuid=4045a69b-3202-3d5a-9ec6-2b78be618d83"]}],"mendeley":{"formattedCitation":"(Nursalam, 2016 &amp; Fallis, 2013)","plainTextFormattedCitation":"(Nursalam, 2016 &amp; Fallis, 2013)","previouslyFormattedCitation":"(Nursalam, 2016 &amp; Fallis, 2013)"},"properties":{"noteIndex":0},"schema":"https://github.com/citation-style-language/schema/raw/master/csl-citation.json"}</w:instrText>
      </w:r>
      <w:r w:rsidR="00243383">
        <w:rPr>
          <w:sz w:val="22"/>
          <w:szCs w:val="22"/>
        </w:rPr>
        <w:fldChar w:fldCharType="separate"/>
      </w:r>
      <w:r w:rsidR="00243383" w:rsidRPr="00243383">
        <w:rPr>
          <w:noProof/>
          <w:sz w:val="22"/>
          <w:szCs w:val="22"/>
        </w:rPr>
        <w:t>(Nursalam, 2016 &amp; Fallis, 2013)</w:t>
      </w:r>
      <w:r w:rsidR="00243383">
        <w:rPr>
          <w:sz w:val="22"/>
          <w:szCs w:val="22"/>
        </w:rPr>
        <w:fldChar w:fldCharType="end"/>
      </w:r>
    </w:p>
    <w:p w14:paraId="3ECB1C01" w14:textId="724E5397" w:rsidR="00243383" w:rsidRPr="002C6CC1" w:rsidRDefault="00243383" w:rsidP="00541F6F">
      <w:pPr>
        <w:ind w:right="-2" w:firstLine="720"/>
        <w:rPr>
          <w:sz w:val="22"/>
          <w:szCs w:val="22"/>
        </w:rPr>
      </w:pPr>
      <w:r>
        <w:rPr>
          <w:sz w:val="22"/>
          <w:szCs w:val="22"/>
        </w:rPr>
        <w:t xml:space="preserve">Untuk standart-standart ruang yang pertama menggunakan buku Arsitek Data. </w:t>
      </w:r>
      <w:r>
        <w:rPr>
          <w:sz w:val="22"/>
          <w:szCs w:val="22"/>
        </w:rPr>
        <w:fldChar w:fldCharType="begin" w:fldLock="1"/>
      </w:r>
      <w:r>
        <w:rPr>
          <w:sz w:val="22"/>
          <w:szCs w:val="22"/>
        </w:rPr>
        <w:instrText>ADDIN CSL_CITATION {"citationItems":[{"id":"ITEM-1","itemData":{"abstract":"Dunia perancangan bangunan yang sangat berkembang telah mengubah nilai-nilai kreativitas bangunan, dibanding dengan pada waktu edisi pertama buku ini diterbitkan. Untuk memberikan pengajaran yang mendalam mengenai desain bangunan yang cocok, buku ini mengalami banyak sekali perbaikan demi mengantisipasi harapan dari para praktisi, juga para mahasiswa dan para pemilik bangunan.\r\n\r\nEdisi ke-33 dari buku yang telah populer di seluruh dunia ini (sudah diterjemahkan dalam 14 bahasa di dunia) dapat disebut sebagai edisi yang benar-benar barn. Tidak ada satu halaman pun yang sama dengan buku edisi sebelumnya. Semua bagian telah dikompilasi, ditata, dan digambar ulang. Semasa hidupnya, Ernst Neufert telah mempersiapkan anaknya, yaitu Peter Neufert, untuk melanjutkan buku Data Arsitek ini.","author":[{"dropping-particle":"","family":"Neuvert","given":"Ernst","non-dropping-particle":"","parse-names":false,"suffix":""}],"container-title":"Erlangga, Jakarta","id":"ITEM-1","issued":{"date-parts":[["1999"]]},"title":"Data Arsitek Jilid 2 Edisi 33","type":"article-journal"},"uris":["http://www.mendeley.com/documents/?uuid=76c738aa-9653-32f6-b0bc-eecc715f912b"]}],"mendeley":{"formattedCitation":"(Neuvert, 1999)","plainTextFormattedCitation":"(Neuvert, 1999)","previouslyFormattedCitation":"(Neuvert, 1999)"},"properties":{"noteIndex":0},"schema":"https://github.com/citation-style-language/schema/raw/master/csl-citation.json"}</w:instrText>
      </w:r>
      <w:r>
        <w:rPr>
          <w:sz w:val="22"/>
          <w:szCs w:val="22"/>
        </w:rPr>
        <w:fldChar w:fldCharType="separate"/>
      </w:r>
      <w:r w:rsidRPr="00243383">
        <w:rPr>
          <w:noProof/>
          <w:sz w:val="22"/>
          <w:szCs w:val="22"/>
        </w:rPr>
        <w:t>(Neuvert, 1999)</w:t>
      </w:r>
      <w:r>
        <w:rPr>
          <w:sz w:val="22"/>
          <w:szCs w:val="22"/>
        </w:rPr>
        <w:fldChar w:fldCharType="end"/>
      </w:r>
      <w:r>
        <w:rPr>
          <w:sz w:val="22"/>
          <w:szCs w:val="22"/>
        </w:rPr>
        <w:t xml:space="preserve">. Dan untuk standart-standart ruang yang kedua menggunakan buku </w:t>
      </w:r>
      <w:r w:rsidRPr="00243383">
        <w:rPr>
          <w:i/>
          <w:sz w:val="22"/>
          <w:szCs w:val="22"/>
        </w:rPr>
        <w:t>Time Saver Standart</w:t>
      </w:r>
      <w:r>
        <w:rPr>
          <w:sz w:val="22"/>
          <w:szCs w:val="22"/>
        </w:rPr>
        <w:t xml:space="preserve">. </w:t>
      </w:r>
      <w:r>
        <w:rPr>
          <w:sz w:val="22"/>
          <w:szCs w:val="22"/>
        </w:rPr>
        <w:fldChar w:fldCharType="begin" w:fldLock="1"/>
      </w:r>
      <w:r w:rsidR="009417E3">
        <w:rPr>
          <w:sz w:val="22"/>
          <w:szCs w:val="22"/>
        </w:rPr>
        <w:instrText>ADDIN CSL_CITATION {"citationItems":[{"id":"ITEM-1","itemData":{"abstract":"This book is the basic reference source for design criteria for all major types of buildings. It offers vast amounts of information on the essential component elements of each building. A true classic in the industry.","author":[{"dropping-particle":"","family":"Chiara","given":"Joseh","non-dropping-particle":"De","parse-names":false,"suffix":""},{"dropping-particle":"","family":"Callender","given":"John","non-dropping-particle":"","parse-names":false,"suffix":""}],"container-title":"McGraw-Hill;","id":"ITEM-1","issued":{"date-parts":[["1980"]]},"title":"Time-Saver Standards for Building Types","type":"book"},"uris":["http://www.mendeley.com/documents/?uuid=98c82142-a004-3207-9bd0-d2b9d82f7afa"]}],"mendeley":{"formattedCitation":"(De Chiara &amp; Callender, 1980)","plainTextFormattedCitation":"(De Chiara &amp; Callender, 1980)","previouslyFormattedCitation":"(De Chiara &amp; Callender, 1980)"},"properties":{"noteIndex":0},"schema":"https://github.com/citation-style-language/schema/raw/master/csl-citation.json"}</w:instrText>
      </w:r>
      <w:r>
        <w:rPr>
          <w:sz w:val="22"/>
          <w:szCs w:val="22"/>
        </w:rPr>
        <w:fldChar w:fldCharType="separate"/>
      </w:r>
      <w:r w:rsidRPr="00243383">
        <w:rPr>
          <w:noProof/>
          <w:sz w:val="22"/>
          <w:szCs w:val="22"/>
        </w:rPr>
        <w:t>(De Chiara &amp; Callender, 1980)</w:t>
      </w:r>
      <w:r>
        <w:rPr>
          <w:sz w:val="22"/>
          <w:szCs w:val="22"/>
        </w:rPr>
        <w:fldChar w:fldCharType="end"/>
      </w:r>
    </w:p>
    <w:p w14:paraId="161084BE" w14:textId="7CBA1EE3" w:rsidR="009C742E" w:rsidRPr="002C6CC1" w:rsidRDefault="008124A9" w:rsidP="00541F6F">
      <w:pPr>
        <w:autoSpaceDE w:val="0"/>
        <w:autoSpaceDN w:val="0"/>
        <w:adjustRightInd w:val="0"/>
        <w:ind w:firstLine="720"/>
        <w:rPr>
          <w:sz w:val="22"/>
          <w:szCs w:val="22"/>
        </w:rPr>
      </w:pPr>
      <w:r w:rsidRPr="002C6CC1">
        <w:rPr>
          <w:sz w:val="22"/>
          <w:szCs w:val="22"/>
        </w:rPr>
        <w:t>Perencanaan dan Perancangan Pengembangan Komplek Museum Purbakala Trinil di Kabupaten Ngawi adalah area / tempat yang membentuk suatu gabungan bangunan yang menyimpan peninggalan sejarah zaman purbakala, yang nantinya akan dipamerkan dan dijadikan tempat penelitian benda-benda peninggalan zaman purba. Dimana nantinya area tersebut akan dikembangkan pada pemaksimalan dan penambahan fasilitas sesuai dengan kebutuhan yang diperlukan tempat tersebut agar berjalan secara maksimal. Tempat tersebut berada pada situs Trinil di Kabupaten Ngawi.</w:t>
      </w:r>
    </w:p>
    <w:p w14:paraId="2EEEB550" w14:textId="77777777" w:rsidR="00B479C7" w:rsidRPr="002C6CC1" w:rsidRDefault="00B479C7" w:rsidP="00F67AA6">
      <w:pPr>
        <w:rPr>
          <w:rFonts w:eastAsia="Calibri"/>
          <w:b/>
          <w:sz w:val="22"/>
          <w:szCs w:val="22"/>
          <w:lang w:val="id-ID"/>
        </w:rPr>
      </w:pPr>
    </w:p>
    <w:p w14:paraId="16AE7C2E" w14:textId="77777777" w:rsidR="00F2211D" w:rsidRPr="002C6CC1" w:rsidRDefault="00F2211D" w:rsidP="00F67AA6">
      <w:pPr>
        <w:rPr>
          <w:rFonts w:eastAsia="Calibri"/>
          <w:b/>
          <w:sz w:val="22"/>
          <w:szCs w:val="22"/>
        </w:rPr>
      </w:pPr>
      <w:r w:rsidRPr="002C6CC1">
        <w:rPr>
          <w:rFonts w:eastAsia="Calibri"/>
          <w:b/>
          <w:sz w:val="22"/>
          <w:szCs w:val="22"/>
          <w:lang w:val="id-ID"/>
        </w:rPr>
        <w:t xml:space="preserve">3. </w:t>
      </w:r>
      <w:r w:rsidR="00602E96" w:rsidRPr="002C6CC1">
        <w:rPr>
          <w:rFonts w:eastAsia="Calibri"/>
          <w:b/>
          <w:sz w:val="22"/>
          <w:szCs w:val="22"/>
        </w:rPr>
        <w:t>Metode Penelitian</w:t>
      </w:r>
    </w:p>
    <w:p w14:paraId="01A350B4" w14:textId="3A255460" w:rsidR="00F2211D" w:rsidRPr="002C6CC1" w:rsidRDefault="008124A9" w:rsidP="00A4633A">
      <w:pPr>
        <w:autoSpaceDE w:val="0"/>
        <w:autoSpaceDN w:val="0"/>
        <w:adjustRightInd w:val="0"/>
        <w:ind w:firstLine="720"/>
        <w:rPr>
          <w:sz w:val="22"/>
          <w:szCs w:val="22"/>
        </w:rPr>
      </w:pPr>
      <w:r w:rsidRPr="002C6CC1">
        <w:rPr>
          <w:sz w:val="22"/>
          <w:szCs w:val="22"/>
        </w:rPr>
        <w:t>Metode yang digunakan dalam penelitian adalah Metode Deskriptif</w:t>
      </w:r>
      <w:r w:rsidR="00573C5E">
        <w:rPr>
          <w:sz w:val="22"/>
          <w:szCs w:val="22"/>
        </w:rPr>
        <w:t>.</w:t>
      </w:r>
      <w:r w:rsidR="00A4633A">
        <w:rPr>
          <w:sz w:val="22"/>
          <w:szCs w:val="22"/>
        </w:rPr>
        <w:t xml:space="preserve"> </w:t>
      </w:r>
      <w:r w:rsidR="00573C5E">
        <w:rPr>
          <w:sz w:val="22"/>
          <w:szCs w:val="22"/>
        </w:rPr>
        <w:t xml:space="preserve">Sumber data yang diperoleh adalah Data Primer adalah </w:t>
      </w:r>
      <w:r w:rsidRPr="002C6CC1">
        <w:rPr>
          <w:sz w:val="22"/>
          <w:szCs w:val="22"/>
        </w:rPr>
        <w:t>Observasi Lapangan dan Wawancara (Museum Majapahit Trowulan Mojokerto, Museum Mpu Tantular Sidoarjo dan Museum 10 Nopember Surabaya).</w:t>
      </w:r>
      <w:r w:rsidR="002C6CC1" w:rsidRPr="002C6CC1">
        <w:rPr>
          <w:sz w:val="22"/>
          <w:szCs w:val="22"/>
        </w:rPr>
        <w:t xml:space="preserve"> </w:t>
      </w:r>
      <w:r w:rsidRPr="002C6CC1">
        <w:rPr>
          <w:sz w:val="22"/>
          <w:szCs w:val="22"/>
        </w:rPr>
        <w:t>Data  Sekunder : Literatur, Web dan Buku.</w:t>
      </w:r>
    </w:p>
    <w:p w14:paraId="000E7D53" w14:textId="77777777" w:rsidR="00CF5128" w:rsidRPr="002C6CC1" w:rsidRDefault="00CF5128" w:rsidP="00CF5128">
      <w:pPr>
        <w:pStyle w:val="ListParagraph"/>
        <w:autoSpaceDE w:val="0"/>
        <w:autoSpaceDN w:val="0"/>
        <w:adjustRightInd w:val="0"/>
        <w:spacing w:after="0" w:line="240" w:lineRule="auto"/>
        <w:ind w:left="142"/>
        <w:jc w:val="left"/>
        <w:rPr>
          <w:rFonts w:ascii="Times New Roman" w:eastAsia="Times New Roman" w:hAnsi="Times New Roman"/>
        </w:rPr>
      </w:pPr>
    </w:p>
    <w:p w14:paraId="473A8BDC" w14:textId="698F41D1" w:rsidR="00B214C7" w:rsidRDefault="00C13E19" w:rsidP="00DF2DA5">
      <w:pPr>
        <w:jc w:val="left"/>
        <w:rPr>
          <w:rFonts w:eastAsia="Calibri"/>
          <w:b/>
          <w:sz w:val="22"/>
          <w:szCs w:val="22"/>
        </w:rPr>
      </w:pPr>
      <w:r w:rsidRPr="002C6CC1">
        <w:rPr>
          <w:rFonts w:eastAsia="Calibri"/>
          <w:b/>
          <w:sz w:val="22"/>
          <w:szCs w:val="22"/>
          <w:lang w:val="id-ID"/>
        </w:rPr>
        <w:t xml:space="preserve">4. </w:t>
      </w:r>
      <w:r w:rsidR="00B214C7" w:rsidRPr="002C6CC1">
        <w:rPr>
          <w:rFonts w:eastAsia="Calibri"/>
          <w:b/>
          <w:sz w:val="22"/>
          <w:szCs w:val="22"/>
        </w:rPr>
        <w:t>Analisa Ruang</w:t>
      </w:r>
    </w:p>
    <w:p w14:paraId="4F08BDA7" w14:textId="0D533123" w:rsidR="00D35023" w:rsidRPr="00891C22" w:rsidRDefault="00891C22" w:rsidP="00A4633A">
      <w:pPr>
        <w:ind w:firstLine="720"/>
        <w:rPr>
          <w:rFonts w:eastAsia="Calibri"/>
          <w:sz w:val="22"/>
          <w:szCs w:val="22"/>
        </w:rPr>
      </w:pPr>
      <w:r>
        <w:rPr>
          <w:rFonts w:eastAsia="Calibri"/>
          <w:sz w:val="22"/>
          <w:szCs w:val="22"/>
        </w:rPr>
        <w:t>Rencana pengembangan fasilitas di bagi menjadi 2 bagian yaitu fasilitas utama dan fasilitas penunjang. Rencana pada fas</w:t>
      </w:r>
      <w:r w:rsidR="00573C5E">
        <w:rPr>
          <w:rFonts w:eastAsia="Calibri"/>
          <w:sz w:val="22"/>
          <w:szCs w:val="22"/>
        </w:rPr>
        <w:t xml:space="preserve">ilitas utama terdiri dari Gedung Edukasi &amp; Pameran 1, </w:t>
      </w:r>
      <w:r>
        <w:rPr>
          <w:rFonts w:eastAsia="Calibri"/>
          <w:sz w:val="22"/>
          <w:szCs w:val="22"/>
        </w:rPr>
        <w:t>Gedung Pameran 2 &amp; Arkeolog</w:t>
      </w:r>
      <w:r w:rsidR="00573C5E">
        <w:rPr>
          <w:rFonts w:eastAsia="Calibri"/>
          <w:sz w:val="22"/>
          <w:szCs w:val="22"/>
        </w:rPr>
        <w:t>,</w:t>
      </w:r>
      <w:r>
        <w:rPr>
          <w:rFonts w:eastAsia="Calibri"/>
          <w:sz w:val="22"/>
          <w:szCs w:val="22"/>
        </w:rPr>
        <w:t xml:space="preserve"> Restoran &amp; Kafe. Rencana pada fasilitas </w:t>
      </w:r>
      <w:r w:rsidR="00573C5E">
        <w:rPr>
          <w:rFonts w:eastAsia="Calibri"/>
          <w:sz w:val="22"/>
          <w:szCs w:val="22"/>
        </w:rPr>
        <w:t xml:space="preserve">penunjang terdiri dari </w:t>
      </w:r>
      <w:r>
        <w:rPr>
          <w:rFonts w:eastAsia="Calibri"/>
          <w:sz w:val="22"/>
          <w:szCs w:val="22"/>
        </w:rPr>
        <w:t>Pendopo</w:t>
      </w:r>
      <w:r w:rsidR="00573C5E">
        <w:rPr>
          <w:rFonts w:eastAsia="Calibri"/>
          <w:sz w:val="22"/>
          <w:szCs w:val="22"/>
        </w:rPr>
        <w:t>, Gedung Pengelola,</w:t>
      </w:r>
      <w:r>
        <w:rPr>
          <w:rFonts w:eastAsia="Calibri"/>
          <w:sz w:val="22"/>
          <w:szCs w:val="22"/>
        </w:rPr>
        <w:t xml:space="preserve"> Asrama</w:t>
      </w:r>
      <w:r w:rsidR="00573C5E">
        <w:rPr>
          <w:rFonts w:eastAsia="Calibri"/>
          <w:sz w:val="22"/>
          <w:szCs w:val="22"/>
        </w:rPr>
        <w:t xml:space="preserve">, </w:t>
      </w:r>
      <w:r>
        <w:rPr>
          <w:rFonts w:eastAsia="Calibri"/>
          <w:sz w:val="22"/>
          <w:szCs w:val="22"/>
        </w:rPr>
        <w:t>Gedung Pertemuan</w:t>
      </w:r>
      <w:r w:rsidR="00573C5E">
        <w:rPr>
          <w:rFonts w:eastAsia="Calibri"/>
          <w:sz w:val="22"/>
          <w:szCs w:val="22"/>
        </w:rPr>
        <w:t xml:space="preserve">, </w:t>
      </w:r>
      <w:r>
        <w:rPr>
          <w:rFonts w:eastAsia="Calibri"/>
          <w:sz w:val="22"/>
          <w:szCs w:val="22"/>
        </w:rPr>
        <w:t xml:space="preserve">Area </w:t>
      </w:r>
      <w:r w:rsidRPr="00891C22">
        <w:rPr>
          <w:rFonts w:eastAsia="Calibri"/>
          <w:i/>
          <w:sz w:val="22"/>
          <w:szCs w:val="22"/>
        </w:rPr>
        <w:t>Outbond</w:t>
      </w:r>
      <w:r w:rsidR="00573C5E">
        <w:rPr>
          <w:rFonts w:eastAsia="Calibri"/>
          <w:sz w:val="22"/>
          <w:szCs w:val="22"/>
        </w:rPr>
        <w:t xml:space="preserve">, Klinik Kesehatan &amp; Musholla, </w:t>
      </w:r>
      <w:r>
        <w:rPr>
          <w:rFonts w:eastAsia="Calibri"/>
          <w:sz w:val="22"/>
          <w:szCs w:val="22"/>
        </w:rPr>
        <w:t xml:space="preserve">Gedung Utilitas &amp; Gudang Penyimpanan Utama. </w:t>
      </w:r>
      <w:r w:rsidR="00243383">
        <w:rPr>
          <w:rFonts w:eastAsia="Calibri"/>
          <w:sz w:val="22"/>
          <w:szCs w:val="22"/>
        </w:rPr>
        <w:fldChar w:fldCharType="begin" w:fldLock="1"/>
      </w:r>
      <w:r w:rsidR="00243383">
        <w:rPr>
          <w:rFonts w:eastAsia="Calibri"/>
          <w:sz w:val="22"/>
          <w:szCs w:val="22"/>
        </w:rPr>
        <w:instrText>ADDIN CSL_CITATION {"citationItems":[{"id":"ITEM-1","itemData":{"abstract":"Dunia perancangan bangunan yang sangat berkembang telah mengubah nilai-nilai kreativitas bangunan, dibanding dengan pada waktu edisi pertama buku ini diterbitkan. Untuk memberikan pengajaran yang mendalam mengenai desain bangunan yang cocok, buku ini mengalami banyak sekali perbaikan demi mengantisipasi harapan dari para praktisi, juga para mahasiswa dan para pemilik bangunan.\r\n\r\nEdisi ke-33 dari buku yang telah populer di seluruh dunia ini (sudah diterjemahkan dalam 14 bahasa di dunia) dapat disebut sebagai edisi yang benar-benar barn. Tidak ada satu halaman pun yang sama dengan buku edisi sebelumnya. Semua bagian telah dikompilasi, ditata, dan digambar ulang. Semasa hidupnya, Ernst Neufert telah mempersiapkan anaknya, yaitu Peter Neufert, untuk melanjutkan buku Data Arsitek ini.","author":[{"dropping-particle":"","family":"Neuvert","given":"Ernst","non-dropping-particle":"","parse-names":false,"suffix":""}],"container-title":"Erlangga, Jakarta","id":"ITEM-1","issued":{"date-parts":[["1999"]]},"title":"Data Arsitek Jilid 2 Edisi 33","type":"article-journal"},"uris":["http://www.mendeley.com/documents/?uuid=76c738aa-9653-32f6-b0bc-eecc715f912b"]}],"mendeley":{"formattedCitation":"(Neuvert, 1999)","plainTextFormattedCitation":"(Neuvert, 1999)","previouslyFormattedCitation":"(Neuvert, 1999)"},"properties":{"noteIndex":0},"schema":"https://github.com/citation-style-language/schema/raw/master/csl-citation.json"}</w:instrText>
      </w:r>
      <w:r w:rsidR="00243383">
        <w:rPr>
          <w:rFonts w:eastAsia="Calibri"/>
          <w:sz w:val="22"/>
          <w:szCs w:val="22"/>
        </w:rPr>
        <w:fldChar w:fldCharType="separate"/>
      </w:r>
      <w:r w:rsidR="00243383" w:rsidRPr="00243383">
        <w:rPr>
          <w:rFonts w:eastAsia="Calibri"/>
          <w:noProof/>
          <w:sz w:val="22"/>
          <w:szCs w:val="22"/>
        </w:rPr>
        <w:t>(Neuvert, 1999)</w:t>
      </w:r>
      <w:r w:rsidR="00243383">
        <w:rPr>
          <w:rFonts w:eastAsia="Calibri"/>
          <w:sz w:val="22"/>
          <w:szCs w:val="22"/>
        </w:rPr>
        <w:fldChar w:fldCharType="end"/>
      </w:r>
    </w:p>
    <w:p w14:paraId="2B0853C6" w14:textId="249926A7" w:rsidR="00D35023" w:rsidRDefault="0000624C" w:rsidP="00DF2DA5">
      <w:pPr>
        <w:jc w:val="left"/>
        <w:rPr>
          <w:rFonts w:eastAsia="Calibri"/>
          <w:b/>
          <w:sz w:val="22"/>
          <w:szCs w:val="22"/>
        </w:rPr>
      </w:pPr>
      <w:r w:rsidRPr="002C6CC1">
        <w:rPr>
          <w:rFonts w:eastAsia="Calibri"/>
          <w:b/>
          <w:noProof/>
          <w:sz w:val="22"/>
          <w:szCs w:val="22"/>
        </w:rPr>
        <w:drawing>
          <wp:anchor distT="0" distB="0" distL="114300" distR="114300" simplePos="0" relativeHeight="251564544" behindDoc="0" locked="0" layoutInCell="1" allowOverlap="1" wp14:anchorId="4B6505AD" wp14:editId="59775742">
            <wp:simplePos x="0" y="0"/>
            <wp:positionH relativeFrom="column">
              <wp:posOffset>967740</wp:posOffset>
            </wp:positionH>
            <wp:positionV relativeFrom="paragraph">
              <wp:posOffset>13335</wp:posOffset>
            </wp:positionV>
            <wp:extent cx="3469091" cy="2520000"/>
            <wp:effectExtent l="0" t="0" r="0" b="0"/>
            <wp:wrapSquare wrapText="bothSides"/>
            <wp:docPr id="1" name="Picture 1" descr="E:\TUGAS KULIAH\Tugas Semester 8\TUGAS AKHIR\Pengumpulan Akhir\S\salah\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UGAS KULIAH\Tugas Semester 8\TUGAS AKHIR\Pengumpulan Akhir\S\salah\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9091"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F5E0DE" w14:textId="51F44F75" w:rsidR="00D35023" w:rsidRDefault="00D35023" w:rsidP="00DF2DA5">
      <w:pPr>
        <w:jc w:val="left"/>
        <w:rPr>
          <w:rFonts w:eastAsia="Calibri"/>
          <w:b/>
          <w:sz w:val="22"/>
          <w:szCs w:val="22"/>
        </w:rPr>
      </w:pPr>
    </w:p>
    <w:p w14:paraId="6DC079D7" w14:textId="77B14FAF" w:rsidR="00D35023" w:rsidRDefault="00D35023" w:rsidP="00DF2DA5">
      <w:pPr>
        <w:jc w:val="left"/>
        <w:rPr>
          <w:rFonts w:eastAsia="Calibri"/>
          <w:b/>
          <w:sz w:val="22"/>
          <w:szCs w:val="22"/>
        </w:rPr>
      </w:pPr>
    </w:p>
    <w:p w14:paraId="0C0F1B1B" w14:textId="3809F067" w:rsidR="00D35023" w:rsidRDefault="00D35023" w:rsidP="00DF2DA5">
      <w:pPr>
        <w:jc w:val="left"/>
        <w:rPr>
          <w:rFonts w:eastAsia="Calibri"/>
          <w:b/>
          <w:sz w:val="22"/>
          <w:szCs w:val="22"/>
        </w:rPr>
      </w:pPr>
    </w:p>
    <w:p w14:paraId="3A8F80CC" w14:textId="11B55E60" w:rsidR="00D35023" w:rsidRDefault="00D35023" w:rsidP="00DF2DA5">
      <w:pPr>
        <w:jc w:val="left"/>
        <w:rPr>
          <w:rFonts w:eastAsia="Calibri"/>
          <w:b/>
          <w:sz w:val="22"/>
          <w:szCs w:val="22"/>
        </w:rPr>
      </w:pPr>
    </w:p>
    <w:p w14:paraId="2E4CEF79" w14:textId="77777777" w:rsidR="00D35023" w:rsidRDefault="00D35023" w:rsidP="00DF2DA5">
      <w:pPr>
        <w:jc w:val="left"/>
        <w:rPr>
          <w:rFonts w:eastAsia="Calibri"/>
          <w:b/>
          <w:sz w:val="22"/>
          <w:szCs w:val="22"/>
        </w:rPr>
      </w:pPr>
    </w:p>
    <w:p w14:paraId="588BB4DF" w14:textId="6BCF4C98" w:rsidR="00D35023" w:rsidRDefault="00D35023" w:rsidP="00DF2DA5">
      <w:pPr>
        <w:jc w:val="left"/>
        <w:rPr>
          <w:rFonts w:eastAsia="Calibri"/>
          <w:b/>
          <w:sz w:val="22"/>
          <w:szCs w:val="22"/>
        </w:rPr>
      </w:pPr>
    </w:p>
    <w:p w14:paraId="02A6A688" w14:textId="77777777" w:rsidR="00D35023" w:rsidRDefault="00D35023" w:rsidP="00DF2DA5">
      <w:pPr>
        <w:jc w:val="left"/>
        <w:rPr>
          <w:rFonts w:eastAsia="Calibri"/>
          <w:b/>
          <w:sz w:val="22"/>
          <w:szCs w:val="22"/>
        </w:rPr>
      </w:pPr>
    </w:p>
    <w:p w14:paraId="4E4F68E0" w14:textId="77777777" w:rsidR="00D35023" w:rsidRDefault="00D35023" w:rsidP="00DF2DA5">
      <w:pPr>
        <w:jc w:val="left"/>
        <w:rPr>
          <w:rFonts w:eastAsia="Calibri"/>
          <w:b/>
          <w:sz w:val="22"/>
          <w:szCs w:val="22"/>
        </w:rPr>
      </w:pPr>
    </w:p>
    <w:p w14:paraId="57773F6E" w14:textId="77777777" w:rsidR="00D35023" w:rsidRDefault="00D35023" w:rsidP="00DF2DA5">
      <w:pPr>
        <w:jc w:val="left"/>
        <w:rPr>
          <w:rFonts w:eastAsia="Calibri"/>
          <w:b/>
          <w:sz w:val="22"/>
          <w:szCs w:val="22"/>
        </w:rPr>
      </w:pPr>
    </w:p>
    <w:p w14:paraId="14C93894" w14:textId="146F2515" w:rsidR="00D35023" w:rsidRDefault="00D35023" w:rsidP="00DF2DA5">
      <w:pPr>
        <w:jc w:val="left"/>
        <w:rPr>
          <w:rFonts w:eastAsia="Calibri"/>
          <w:b/>
          <w:sz w:val="22"/>
          <w:szCs w:val="22"/>
        </w:rPr>
      </w:pPr>
    </w:p>
    <w:p w14:paraId="54C1284F" w14:textId="56AF4ADA" w:rsidR="0000624C" w:rsidRDefault="0000624C" w:rsidP="00DF2DA5">
      <w:pPr>
        <w:jc w:val="left"/>
        <w:rPr>
          <w:rFonts w:eastAsia="Calibri"/>
          <w:b/>
          <w:sz w:val="22"/>
          <w:szCs w:val="22"/>
        </w:rPr>
      </w:pPr>
    </w:p>
    <w:p w14:paraId="11344115" w14:textId="77777777" w:rsidR="0000624C" w:rsidRDefault="0000624C" w:rsidP="00DF2DA5">
      <w:pPr>
        <w:jc w:val="left"/>
        <w:rPr>
          <w:rFonts w:eastAsia="Calibri"/>
          <w:b/>
          <w:sz w:val="22"/>
          <w:szCs w:val="22"/>
        </w:rPr>
      </w:pPr>
    </w:p>
    <w:p w14:paraId="1CB18910" w14:textId="3E937306" w:rsidR="0000624C" w:rsidRDefault="0000624C" w:rsidP="00DF2DA5">
      <w:pPr>
        <w:jc w:val="left"/>
        <w:rPr>
          <w:rFonts w:eastAsia="Calibri"/>
          <w:b/>
          <w:sz w:val="22"/>
          <w:szCs w:val="22"/>
        </w:rPr>
      </w:pPr>
    </w:p>
    <w:p w14:paraId="61E3FAC2" w14:textId="452D4EFE" w:rsidR="0000624C" w:rsidRDefault="0000624C" w:rsidP="00DF2DA5">
      <w:pPr>
        <w:jc w:val="left"/>
        <w:rPr>
          <w:rFonts w:eastAsia="Calibri"/>
          <w:b/>
          <w:sz w:val="22"/>
          <w:szCs w:val="22"/>
        </w:rPr>
      </w:pPr>
    </w:p>
    <w:p w14:paraId="598F7019" w14:textId="763C4056" w:rsidR="0000624C" w:rsidRDefault="00A4633A" w:rsidP="00DF2DA5">
      <w:pPr>
        <w:jc w:val="left"/>
        <w:rPr>
          <w:rFonts w:eastAsia="Calibri"/>
          <w:b/>
          <w:sz w:val="22"/>
          <w:szCs w:val="22"/>
        </w:rPr>
      </w:pPr>
      <w:r w:rsidRPr="002C6CC1">
        <w:rPr>
          <w:rFonts w:eastAsia="Calibri"/>
          <w:b/>
          <w:noProof/>
          <w:sz w:val="22"/>
          <w:szCs w:val="22"/>
        </w:rPr>
        <mc:AlternateContent>
          <mc:Choice Requires="wps">
            <w:drawing>
              <wp:anchor distT="0" distB="0" distL="114300" distR="114300" simplePos="0" relativeHeight="251606528" behindDoc="0" locked="0" layoutInCell="1" allowOverlap="1" wp14:anchorId="12208181" wp14:editId="57EE8A64">
                <wp:simplePos x="0" y="0"/>
                <wp:positionH relativeFrom="column">
                  <wp:posOffset>1452880</wp:posOffset>
                </wp:positionH>
                <wp:positionV relativeFrom="paragraph">
                  <wp:posOffset>6350</wp:posOffset>
                </wp:positionV>
                <wp:extent cx="2486025" cy="514350"/>
                <wp:effectExtent l="0" t="0" r="0" b="0"/>
                <wp:wrapNone/>
                <wp:docPr id="7" name="Rectangle 7"/>
                <wp:cNvGraphicFramePr/>
                <a:graphic xmlns:a="http://schemas.openxmlformats.org/drawingml/2006/main">
                  <a:graphicData uri="http://schemas.microsoft.com/office/word/2010/wordprocessingShape">
                    <wps:wsp>
                      <wps:cNvSpPr/>
                      <wps:spPr>
                        <a:xfrm>
                          <a:off x="0" y="0"/>
                          <a:ext cx="2486025" cy="514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640AAB4" w14:textId="77777777" w:rsidR="00A4633A" w:rsidRDefault="00A4633A" w:rsidP="007307A4">
                            <w:pPr>
                              <w:jc w:val="center"/>
                              <w:rPr>
                                <w:sz w:val="18"/>
                                <w:szCs w:val="18"/>
                                <w:lang w:val="id-ID"/>
                              </w:rPr>
                            </w:pPr>
                          </w:p>
                          <w:p w14:paraId="46204CF8" w14:textId="2DDC2592" w:rsidR="00761A04" w:rsidRPr="007307A4" w:rsidRDefault="00761A04" w:rsidP="007307A4">
                            <w:pPr>
                              <w:jc w:val="center"/>
                              <w:rPr>
                                <w:sz w:val="18"/>
                                <w:szCs w:val="18"/>
                              </w:rPr>
                            </w:pPr>
                            <w:r>
                              <w:rPr>
                                <w:sz w:val="18"/>
                                <w:szCs w:val="18"/>
                                <w:lang w:val="id-ID"/>
                              </w:rPr>
                              <w:t>Tabel</w:t>
                            </w:r>
                            <w:r w:rsidRPr="007307A4">
                              <w:rPr>
                                <w:sz w:val="18"/>
                                <w:szCs w:val="18"/>
                                <w:lang w:val="id-ID"/>
                              </w:rPr>
                              <w:t xml:space="preserve"> 1. </w:t>
                            </w:r>
                            <w:r>
                              <w:rPr>
                                <w:sz w:val="18"/>
                                <w:szCs w:val="18"/>
                              </w:rPr>
                              <w:t>Rencana Pengembangan Fasilitas</w:t>
                            </w:r>
                          </w:p>
                          <w:p w14:paraId="6035B104" w14:textId="77777777" w:rsidR="00761A04" w:rsidRPr="007307A4" w:rsidRDefault="00761A04" w:rsidP="007307A4">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208181" id="Rectangle 7" o:spid="_x0000_s1026" style="position:absolute;margin-left:114.4pt;margin-top:.5pt;width:195.75pt;height:40.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" filled="f" stroked="f" strokeweight="2pt">
                <v:textbox>
                  <w:txbxContent>
                    <w:p w14:paraId="4640AAB4" w14:textId="77777777" w:rsidR="00A4633A" w:rsidRDefault="00A4633A" w:rsidP="007307A4">
                      <w:pPr>
                        <w:jc w:val="center"/>
                        <w:rPr>
                          <w:sz w:val="18"/>
                          <w:szCs w:val="18"/>
                          <w:lang w:val="id-ID"/>
                        </w:rPr>
                      </w:pPr>
                    </w:p>
                    <w:p w14:paraId="46204CF8" w14:textId="2DDC2592" w:rsidR="00761A04" w:rsidRPr="007307A4" w:rsidRDefault="00761A04" w:rsidP="007307A4">
                      <w:pPr>
                        <w:jc w:val="center"/>
                        <w:rPr>
                          <w:sz w:val="18"/>
                          <w:szCs w:val="18"/>
                        </w:rPr>
                      </w:pPr>
                      <w:r>
                        <w:rPr>
                          <w:sz w:val="18"/>
                          <w:szCs w:val="18"/>
                          <w:lang w:val="id-ID"/>
                        </w:rPr>
                        <w:t>Tabel</w:t>
                      </w:r>
                      <w:r w:rsidRPr="007307A4">
                        <w:rPr>
                          <w:sz w:val="18"/>
                          <w:szCs w:val="18"/>
                          <w:lang w:val="id-ID"/>
                        </w:rPr>
                        <w:t xml:space="preserve"> 1. </w:t>
                      </w:r>
                      <w:r>
                        <w:rPr>
                          <w:sz w:val="18"/>
                          <w:szCs w:val="18"/>
                        </w:rPr>
                        <w:t>Rencana Pengembangan Fasilitas</w:t>
                      </w:r>
                    </w:p>
                    <w:p w14:paraId="6035B104" w14:textId="77777777" w:rsidR="00761A04" w:rsidRPr="007307A4" w:rsidRDefault="00761A04" w:rsidP="007307A4">
                      <w:pPr>
                        <w:jc w:val="center"/>
                        <w:rPr>
                          <w:i/>
                          <w:sz w:val="18"/>
                          <w:szCs w:val="18"/>
                        </w:rPr>
                      </w:pPr>
                      <w:r w:rsidRPr="007307A4">
                        <w:rPr>
                          <w:i/>
                          <w:sz w:val="18"/>
                          <w:szCs w:val="18"/>
                        </w:rPr>
                        <w:t>Sumber : data pribadi.</w:t>
                      </w:r>
                    </w:p>
                  </w:txbxContent>
                </v:textbox>
              </v:rect>
            </w:pict>
          </mc:Fallback>
        </mc:AlternateContent>
      </w:r>
    </w:p>
    <w:p w14:paraId="4522BE2B" w14:textId="77777777" w:rsidR="00A4633A" w:rsidRDefault="00A4633A" w:rsidP="00DF2DA5">
      <w:pPr>
        <w:jc w:val="left"/>
        <w:rPr>
          <w:rFonts w:eastAsia="Calibri"/>
          <w:b/>
          <w:sz w:val="22"/>
          <w:szCs w:val="22"/>
        </w:rPr>
      </w:pPr>
    </w:p>
    <w:p w14:paraId="511C5048" w14:textId="77777777" w:rsidR="00A4633A" w:rsidRDefault="00A4633A" w:rsidP="00DF2DA5">
      <w:pPr>
        <w:jc w:val="left"/>
        <w:rPr>
          <w:rFonts w:eastAsia="Calibri"/>
          <w:b/>
          <w:sz w:val="22"/>
          <w:szCs w:val="22"/>
        </w:rPr>
      </w:pPr>
    </w:p>
    <w:p w14:paraId="6ECC5655" w14:textId="4A53809D" w:rsidR="0000624C" w:rsidRPr="00CB14D4" w:rsidRDefault="00A4633A" w:rsidP="00A4633A">
      <w:pPr>
        <w:ind w:firstLine="720"/>
        <w:jc w:val="left"/>
        <w:rPr>
          <w:rFonts w:eastAsia="Calibri"/>
          <w:sz w:val="22"/>
          <w:szCs w:val="22"/>
        </w:rPr>
      </w:pPr>
      <w:r w:rsidRPr="002C6CC1">
        <w:rPr>
          <w:rFonts w:eastAsia="Calibri"/>
          <w:b/>
          <w:noProof/>
          <w:sz w:val="22"/>
          <w:szCs w:val="22"/>
        </w:rPr>
        <w:drawing>
          <wp:anchor distT="0" distB="0" distL="114300" distR="114300" simplePos="0" relativeHeight="251595264" behindDoc="0" locked="0" layoutInCell="1" allowOverlap="1" wp14:anchorId="68296D9A" wp14:editId="5E811C60">
            <wp:simplePos x="0" y="0"/>
            <wp:positionH relativeFrom="column">
              <wp:posOffset>1062355</wp:posOffset>
            </wp:positionH>
            <wp:positionV relativeFrom="paragraph">
              <wp:posOffset>328930</wp:posOffset>
            </wp:positionV>
            <wp:extent cx="3267075" cy="1104900"/>
            <wp:effectExtent l="0" t="0" r="9525" b="0"/>
            <wp:wrapSquare wrapText="bothSides"/>
            <wp:docPr id="2" name="Picture 2" descr="E:\TUGAS KULIAH\Tugas Semester 8\TUGAS AKHIR\Pengumpulan Akhir\S\salah\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UGAS KULIAH\Tugas Semester 8\TUGAS AKHIR\Pengumpulan Akhir\S\salah\r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67075" cy="1104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14D4" w:rsidRPr="00CB14D4">
        <w:rPr>
          <w:rFonts w:eastAsia="Calibri"/>
          <w:sz w:val="22"/>
          <w:szCs w:val="22"/>
        </w:rPr>
        <w:t>Setelah</w:t>
      </w:r>
      <w:r w:rsidR="00CB14D4">
        <w:rPr>
          <w:rFonts w:eastAsia="Calibri"/>
          <w:sz w:val="22"/>
          <w:szCs w:val="22"/>
        </w:rPr>
        <w:t xml:space="preserve"> merencanakan pengembangan fasilitas maka dihitunglah kebutuhan ruang dan diperolehlah hasil perhitungan akhir sebagai berikut.</w:t>
      </w:r>
    </w:p>
    <w:p w14:paraId="3018E042" w14:textId="02852E72" w:rsidR="0000624C" w:rsidRDefault="0000624C" w:rsidP="00DF2DA5">
      <w:pPr>
        <w:jc w:val="left"/>
        <w:rPr>
          <w:rFonts w:eastAsia="Calibri"/>
          <w:b/>
          <w:sz w:val="22"/>
          <w:szCs w:val="22"/>
        </w:rPr>
      </w:pPr>
    </w:p>
    <w:p w14:paraId="068C4289" w14:textId="0F6910C8" w:rsidR="00D35023" w:rsidRDefault="00D35023" w:rsidP="00DF2DA5">
      <w:pPr>
        <w:jc w:val="left"/>
        <w:rPr>
          <w:rFonts w:eastAsia="Calibri"/>
          <w:b/>
          <w:sz w:val="22"/>
          <w:szCs w:val="22"/>
        </w:rPr>
      </w:pPr>
    </w:p>
    <w:p w14:paraId="4DE14129" w14:textId="4507D35D" w:rsidR="00D35023" w:rsidRDefault="00D35023" w:rsidP="00DF2DA5">
      <w:pPr>
        <w:jc w:val="left"/>
        <w:rPr>
          <w:rFonts w:eastAsia="Calibri"/>
          <w:b/>
          <w:sz w:val="22"/>
          <w:szCs w:val="22"/>
        </w:rPr>
      </w:pPr>
    </w:p>
    <w:p w14:paraId="78E0FC2E" w14:textId="77777777" w:rsidR="00BE0876" w:rsidRDefault="00BE0876" w:rsidP="00DF2DA5">
      <w:pPr>
        <w:jc w:val="left"/>
        <w:rPr>
          <w:rFonts w:eastAsia="Calibri"/>
          <w:b/>
          <w:sz w:val="22"/>
          <w:szCs w:val="22"/>
        </w:rPr>
      </w:pPr>
    </w:p>
    <w:p w14:paraId="525B6CE5" w14:textId="77777777" w:rsidR="00A4633A" w:rsidRDefault="00A4633A" w:rsidP="00DF2DA5">
      <w:pPr>
        <w:jc w:val="left"/>
        <w:rPr>
          <w:rFonts w:eastAsia="Calibri"/>
          <w:b/>
          <w:sz w:val="22"/>
          <w:szCs w:val="22"/>
        </w:rPr>
      </w:pPr>
    </w:p>
    <w:p w14:paraId="3AC570AB" w14:textId="77777777" w:rsidR="00A4633A" w:rsidRDefault="00A4633A" w:rsidP="00DF2DA5">
      <w:pPr>
        <w:jc w:val="left"/>
        <w:rPr>
          <w:rFonts w:eastAsia="Calibri"/>
          <w:b/>
          <w:sz w:val="22"/>
          <w:szCs w:val="22"/>
        </w:rPr>
      </w:pPr>
    </w:p>
    <w:p w14:paraId="6A418635" w14:textId="1A2A8305" w:rsidR="00BE0876" w:rsidRDefault="00CB14D4" w:rsidP="00DF2DA5">
      <w:pPr>
        <w:jc w:val="left"/>
        <w:rPr>
          <w:rFonts w:eastAsia="Calibri"/>
          <w:b/>
          <w:sz w:val="22"/>
          <w:szCs w:val="22"/>
        </w:rPr>
      </w:pPr>
      <w:r w:rsidRPr="002C6CC1">
        <w:rPr>
          <w:rFonts w:eastAsia="Calibri"/>
          <w:b/>
          <w:noProof/>
          <w:sz w:val="22"/>
          <w:szCs w:val="22"/>
        </w:rPr>
        <mc:AlternateContent>
          <mc:Choice Requires="wps">
            <w:drawing>
              <wp:anchor distT="0" distB="0" distL="114300" distR="114300" simplePos="0" relativeHeight="251614720" behindDoc="0" locked="0" layoutInCell="1" allowOverlap="1" wp14:anchorId="195D6288" wp14:editId="290FD352">
                <wp:simplePos x="0" y="0"/>
                <wp:positionH relativeFrom="column">
                  <wp:posOffset>1456690</wp:posOffset>
                </wp:positionH>
                <wp:positionV relativeFrom="paragraph">
                  <wp:posOffset>7620</wp:posOffset>
                </wp:positionV>
                <wp:extent cx="2486025" cy="514350"/>
                <wp:effectExtent l="0" t="0" r="0" b="0"/>
                <wp:wrapNone/>
                <wp:docPr id="8" name="Rectangle 8"/>
                <wp:cNvGraphicFramePr/>
                <a:graphic xmlns:a="http://schemas.openxmlformats.org/drawingml/2006/main">
                  <a:graphicData uri="http://schemas.microsoft.com/office/word/2010/wordprocessingShape">
                    <wps:wsp>
                      <wps:cNvSpPr/>
                      <wps:spPr>
                        <a:xfrm>
                          <a:off x="0" y="0"/>
                          <a:ext cx="2486025" cy="514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153748F" w14:textId="6DDF6360" w:rsidR="00761A04" w:rsidRPr="007307A4" w:rsidRDefault="00761A04" w:rsidP="007307A4">
                            <w:pPr>
                              <w:jc w:val="center"/>
                              <w:rPr>
                                <w:sz w:val="18"/>
                                <w:szCs w:val="18"/>
                              </w:rPr>
                            </w:pPr>
                            <w:r>
                              <w:rPr>
                                <w:sz w:val="18"/>
                                <w:szCs w:val="18"/>
                                <w:lang w:val="id-ID"/>
                              </w:rPr>
                              <w:t>Tabel 2</w:t>
                            </w:r>
                            <w:r w:rsidRPr="007307A4">
                              <w:rPr>
                                <w:sz w:val="18"/>
                                <w:szCs w:val="18"/>
                                <w:lang w:val="id-ID"/>
                              </w:rPr>
                              <w:t xml:space="preserve">. </w:t>
                            </w:r>
                            <w:r>
                              <w:rPr>
                                <w:sz w:val="18"/>
                                <w:szCs w:val="18"/>
                              </w:rPr>
                              <w:t xml:space="preserve">Total Luasan </w:t>
                            </w:r>
                          </w:p>
                          <w:p w14:paraId="59AB7621" w14:textId="77777777" w:rsidR="00761A04" w:rsidRPr="007307A4" w:rsidRDefault="00761A04" w:rsidP="007307A4">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5D6288" id="Rectangle 8" o:spid="_x0000_s1027" style="position:absolute;margin-left:114.7pt;margin-top:.6pt;width:195.75pt;height:40.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" filled="f" stroked="f" strokeweight="2pt">
                <v:textbox>
                  <w:txbxContent>
                    <w:p w14:paraId="6153748F" w14:textId="6DDF6360" w:rsidR="00761A04" w:rsidRPr="007307A4" w:rsidRDefault="00761A04" w:rsidP="007307A4">
                      <w:pPr>
                        <w:jc w:val="center"/>
                        <w:rPr>
                          <w:sz w:val="18"/>
                          <w:szCs w:val="18"/>
                        </w:rPr>
                      </w:pPr>
                      <w:r>
                        <w:rPr>
                          <w:sz w:val="18"/>
                          <w:szCs w:val="18"/>
                          <w:lang w:val="id-ID"/>
                        </w:rPr>
                        <w:t>Tabel 2</w:t>
                      </w:r>
                      <w:r w:rsidRPr="007307A4">
                        <w:rPr>
                          <w:sz w:val="18"/>
                          <w:szCs w:val="18"/>
                          <w:lang w:val="id-ID"/>
                        </w:rPr>
                        <w:t xml:space="preserve">. </w:t>
                      </w:r>
                      <w:r>
                        <w:rPr>
                          <w:sz w:val="18"/>
                          <w:szCs w:val="18"/>
                        </w:rPr>
                        <w:t xml:space="preserve">Total Luasan </w:t>
                      </w:r>
                    </w:p>
                    <w:p w14:paraId="59AB7621" w14:textId="77777777" w:rsidR="00761A04" w:rsidRPr="007307A4" w:rsidRDefault="00761A04" w:rsidP="007307A4">
                      <w:pPr>
                        <w:jc w:val="center"/>
                        <w:rPr>
                          <w:i/>
                          <w:sz w:val="18"/>
                          <w:szCs w:val="18"/>
                        </w:rPr>
                      </w:pPr>
                      <w:r w:rsidRPr="007307A4">
                        <w:rPr>
                          <w:i/>
                          <w:sz w:val="18"/>
                          <w:szCs w:val="18"/>
                        </w:rPr>
                        <w:t>Sumber : data pribadi.</w:t>
                      </w:r>
                    </w:p>
                  </w:txbxContent>
                </v:textbox>
              </v:rect>
            </w:pict>
          </mc:Fallback>
        </mc:AlternateContent>
      </w:r>
    </w:p>
    <w:p w14:paraId="6EC6811C" w14:textId="77777777" w:rsidR="00BE0876" w:rsidRDefault="00BE0876" w:rsidP="00DF2DA5">
      <w:pPr>
        <w:jc w:val="left"/>
        <w:rPr>
          <w:rFonts w:eastAsia="Calibri"/>
          <w:b/>
          <w:sz w:val="22"/>
          <w:szCs w:val="22"/>
        </w:rPr>
      </w:pPr>
    </w:p>
    <w:p w14:paraId="6D12E2E6" w14:textId="77777777" w:rsidR="00541F6F" w:rsidRDefault="00541F6F" w:rsidP="00DF2DA5">
      <w:pPr>
        <w:jc w:val="left"/>
        <w:rPr>
          <w:rFonts w:eastAsia="Calibri"/>
          <w:b/>
          <w:sz w:val="22"/>
          <w:szCs w:val="22"/>
        </w:rPr>
      </w:pPr>
    </w:p>
    <w:p w14:paraId="3B77775C" w14:textId="124A6C0D" w:rsidR="00D35023" w:rsidRDefault="00CB14D4" w:rsidP="00DF2DA5">
      <w:pPr>
        <w:jc w:val="left"/>
        <w:rPr>
          <w:rFonts w:eastAsia="Calibri"/>
          <w:b/>
          <w:sz w:val="22"/>
          <w:szCs w:val="22"/>
        </w:rPr>
      </w:pPr>
      <w:r w:rsidRPr="002C6CC1">
        <w:rPr>
          <w:rFonts w:eastAsia="Arial"/>
          <w:b/>
          <w:noProof/>
        </w:rPr>
        <w:lastRenderedPageBreak/>
        <w:drawing>
          <wp:anchor distT="0" distB="0" distL="114300" distR="114300" simplePos="0" relativeHeight="251568640" behindDoc="0" locked="0" layoutInCell="1" allowOverlap="1" wp14:anchorId="089AF184" wp14:editId="67C76DF6">
            <wp:simplePos x="0" y="0"/>
            <wp:positionH relativeFrom="column">
              <wp:posOffset>1070610</wp:posOffset>
            </wp:positionH>
            <wp:positionV relativeFrom="paragraph">
              <wp:posOffset>6985</wp:posOffset>
            </wp:positionV>
            <wp:extent cx="3981450" cy="1283335"/>
            <wp:effectExtent l="0" t="0" r="0" b="0"/>
            <wp:wrapSquare wrapText="bothSides"/>
            <wp:docPr id="4" name="Picture 4" descr="F:\TUGAS KULIAH\Tugas Semester 7\Konsep\KONSEP REVISI FIX\GAMBAR\5 FASOR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TUGAS KULIAH\Tugas Semester 7\Konsep\KONSEP REVISI FIX\GAMBAR\5 FASOR_00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47" t="29118" r="2775" b="27629"/>
                    <a:stretch/>
                  </pic:blipFill>
                  <pic:spPr bwMode="auto">
                    <a:xfrm>
                      <a:off x="0" y="0"/>
                      <a:ext cx="3981450" cy="12833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2ACC47" w14:textId="0B3BDAED" w:rsidR="00D35023" w:rsidRDefault="00D35023" w:rsidP="00DF2DA5">
      <w:pPr>
        <w:jc w:val="left"/>
        <w:rPr>
          <w:rFonts w:eastAsia="Calibri"/>
          <w:b/>
          <w:sz w:val="22"/>
          <w:szCs w:val="22"/>
        </w:rPr>
      </w:pPr>
    </w:p>
    <w:p w14:paraId="6356A920" w14:textId="77777777" w:rsidR="00BE0876" w:rsidRDefault="00BE0876" w:rsidP="00DF2DA5">
      <w:pPr>
        <w:jc w:val="left"/>
        <w:rPr>
          <w:rFonts w:eastAsia="Calibri"/>
          <w:b/>
          <w:sz w:val="22"/>
          <w:szCs w:val="22"/>
        </w:rPr>
      </w:pPr>
    </w:p>
    <w:p w14:paraId="11EBA10E" w14:textId="7166135E" w:rsidR="00D35023" w:rsidRDefault="00D35023" w:rsidP="00DF2DA5">
      <w:pPr>
        <w:jc w:val="left"/>
        <w:rPr>
          <w:rFonts w:eastAsia="Calibri"/>
          <w:b/>
          <w:sz w:val="22"/>
          <w:szCs w:val="22"/>
        </w:rPr>
      </w:pPr>
    </w:p>
    <w:p w14:paraId="178E40DF" w14:textId="00F18A13" w:rsidR="00D35023" w:rsidRDefault="00D35023" w:rsidP="00DF2DA5">
      <w:pPr>
        <w:jc w:val="left"/>
        <w:rPr>
          <w:rFonts w:eastAsia="Calibri"/>
          <w:b/>
          <w:sz w:val="22"/>
          <w:szCs w:val="22"/>
        </w:rPr>
      </w:pPr>
    </w:p>
    <w:p w14:paraId="475B79FC" w14:textId="02D592DC" w:rsidR="00D35023" w:rsidRDefault="00D35023" w:rsidP="00DF2DA5">
      <w:pPr>
        <w:jc w:val="left"/>
        <w:rPr>
          <w:rFonts w:eastAsia="Calibri"/>
          <w:b/>
          <w:sz w:val="22"/>
          <w:szCs w:val="22"/>
        </w:rPr>
      </w:pPr>
    </w:p>
    <w:p w14:paraId="1B63A39F" w14:textId="401FB8F8" w:rsidR="00D35023" w:rsidRDefault="00D35023" w:rsidP="00DF2DA5">
      <w:pPr>
        <w:jc w:val="left"/>
        <w:rPr>
          <w:rFonts w:eastAsia="Calibri"/>
          <w:b/>
          <w:sz w:val="22"/>
          <w:szCs w:val="22"/>
        </w:rPr>
      </w:pPr>
    </w:p>
    <w:p w14:paraId="5888D3E4" w14:textId="3168332C" w:rsidR="00D35023" w:rsidRDefault="00A4633A" w:rsidP="00DF2DA5">
      <w:pPr>
        <w:jc w:val="left"/>
        <w:rPr>
          <w:rFonts w:eastAsia="Calibri"/>
          <w:b/>
          <w:sz w:val="22"/>
          <w:szCs w:val="22"/>
        </w:rPr>
      </w:pPr>
      <w:r w:rsidRPr="002C6CC1">
        <w:rPr>
          <w:rFonts w:eastAsia="Calibri"/>
          <w:b/>
          <w:noProof/>
          <w:sz w:val="22"/>
          <w:szCs w:val="22"/>
        </w:rPr>
        <mc:AlternateContent>
          <mc:Choice Requires="wps">
            <w:drawing>
              <wp:anchor distT="0" distB="0" distL="114300" distR="114300" simplePos="0" relativeHeight="251585024" behindDoc="0" locked="0" layoutInCell="1" allowOverlap="1" wp14:anchorId="71F50B27" wp14:editId="0E463D2D">
                <wp:simplePos x="0" y="0"/>
                <wp:positionH relativeFrom="column">
                  <wp:posOffset>2063115</wp:posOffset>
                </wp:positionH>
                <wp:positionV relativeFrom="paragraph">
                  <wp:posOffset>146685</wp:posOffset>
                </wp:positionV>
                <wp:extent cx="1990725" cy="514350"/>
                <wp:effectExtent l="0" t="0" r="0" b="0"/>
                <wp:wrapNone/>
                <wp:docPr id="6" name="Rectangle 6"/>
                <wp:cNvGraphicFramePr/>
                <a:graphic xmlns:a="http://schemas.openxmlformats.org/drawingml/2006/main">
                  <a:graphicData uri="http://schemas.microsoft.com/office/word/2010/wordprocessingShape">
                    <wps:wsp>
                      <wps:cNvSpPr/>
                      <wps:spPr>
                        <a:xfrm>
                          <a:off x="0" y="0"/>
                          <a:ext cx="1990725" cy="514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3D245D6" w14:textId="39AB768F" w:rsidR="00761A04" w:rsidRPr="0058060A" w:rsidRDefault="00761A04" w:rsidP="007307A4">
                            <w:pPr>
                              <w:jc w:val="center"/>
                              <w:rPr>
                                <w:sz w:val="18"/>
                                <w:szCs w:val="18"/>
                              </w:rPr>
                            </w:pPr>
                            <w:r>
                              <w:rPr>
                                <w:sz w:val="18"/>
                                <w:szCs w:val="18"/>
                              </w:rPr>
                              <w:t>Diagram 1</w:t>
                            </w:r>
                            <w:r w:rsidRPr="007307A4">
                              <w:rPr>
                                <w:sz w:val="18"/>
                                <w:szCs w:val="18"/>
                                <w:lang w:val="id-ID"/>
                              </w:rPr>
                              <w:t xml:space="preserve">. </w:t>
                            </w:r>
                            <w:r>
                              <w:rPr>
                                <w:sz w:val="18"/>
                                <w:szCs w:val="18"/>
                              </w:rPr>
                              <w:t>Organisasi Fasilitas</w:t>
                            </w:r>
                          </w:p>
                          <w:p w14:paraId="34CDE820" w14:textId="77777777" w:rsidR="00761A04" w:rsidRPr="007307A4" w:rsidRDefault="00761A04" w:rsidP="007307A4">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F50B27" id="Rectangle 6" o:spid="_x0000_s1028" style="position:absolute;margin-left:162.45pt;margin-top:11.55pt;width:156.75pt;height:40.5pt;z-index:251585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" filled="f" stroked="f" strokeweight="2pt">
                <v:textbox>
                  <w:txbxContent>
                    <w:p w14:paraId="03D245D6" w14:textId="39AB768F" w:rsidR="00761A04" w:rsidRPr="0058060A" w:rsidRDefault="00761A04" w:rsidP="007307A4">
                      <w:pPr>
                        <w:jc w:val="center"/>
                        <w:rPr>
                          <w:sz w:val="18"/>
                          <w:szCs w:val="18"/>
                        </w:rPr>
                      </w:pPr>
                      <w:r>
                        <w:rPr>
                          <w:sz w:val="18"/>
                          <w:szCs w:val="18"/>
                        </w:rPr>
                        <w:t>Diagram 1</w:t>
                      </w:r>
                      <w:r w:rsidRPr="007307A4">
                        <w:rPr>
                          <w:sz w:val="18"/>
                          <w:szCs w:val="18"/>
                          <w:lang w:val="id-ID"/>
                        </w:rPr>
                        <w:t xml:space="preserve">. </w:t>
                      </w:r>
                      <w:r>
                        <w:rPr>
                          <w:sz w:val="18"/>
                          <w:szCs w:val="18"/>
                        </w:rPr>
                        <w:t>Organisasi Fasilitas</w:t>
                      </w:r>
                    </w:p>
                    <w:p w14:paraId="34CDE820" w14:textId="77777777" w:rsidR="00761A04" w:rsidRPr="007307A4" w:rsidRDefault="00761A04" w:rsidP="007307A4">
                      <w:pPr>
                        <w:jc w:val="center"/>
                        <w:rPr>
                          <w:i/>
                          <w:sz w:val="18"/>
                          <w:szCs w:val="18"/>
                        </w:rPr>
                      </w:pPr>
                      <w:r w:rsidRPr="007307A4">
                        <w:rPr>
                          <w:i/>
                          <w:sz w:val="18"/>
                          <w:szCs w:val="18"/>
                        </w:rPr>
                        <w:t>Sumber : data pribadi.</w:t>
                      </w:r>
                    </w:p>
                  </w:txbxContent>
                </v:textbox>
              </v:rect>
            </w:pict>
          </mc:Fallback>
        </mc:AlternateContent>
      </w:r>
    </w:p>
    <w:p w14:paraId="1435B676" w14:textId="0287DE4F" w:rsidR="00D35023" w:rsidRDefault="00D35023" w:rsidP="00DF2DA5">
      <w:pPr>
        <w:jc w:val="left"/>
        <w:rPr>
          <w:rFonts w:eastAsia="Calibri"/>
          <w:b/>
          <w:sz w:val="22"/>
          <w:szCs w:val="22"/>
        </w:rPr>
      </w:pPr>
    </w:p>
    <w:p w14:paraId="786027CA" w14:textId="597F32EA" w:rsidR="007307A4" w:rsidRPr="002C6CC1" w:rsidRDefault="007307A4" w:rsidP="00E935EA">
      <w:pPr>
        <w:ind w:right="-2"/>
        <w:rPr>
          <w:sz w:val="22"/>
          <w:szCs w:val="22"/>
        </w:rPr>
      </w:pPr>
    </w:p>
    <w:p w14:paraId="1BE3723C" w14:textId="55C2BF3B" w:rsidR="007307A4" w:rsidRPr="002C6CC1" w:rsidRDefault="007307A4" w:rsidP="00E935EA">
      <w:pPr>
        <w:ind w:right="-2"/>
        <w:rPr>
          <w:sz w:val="22"/>
          <w:szCs w:val="22"/>
        </w:rPr>
      </w:pPr>
    </w:p>
    <w:p w14:paraId="3BB2E2D4" w14:textId="1EE2E3CE" w:rsidR="00B8261C" w:rsidRPr="002C6CC1" w:rsidRDefault="00B8261C" w:rsidP="00E935EA">
      <w:pPr>
        <w:ind w:right="-2"/>
        <w:rPr>
          <w:sz w:val="22"/>
          <w:szCs w:val="22"/>
        </w:rPr>
      </w:pPr>
      <w:r w:rsidRPr="002C6CC1">
        <w:rPr>
          <w:sz w:val="22"/>
          <w:szCs w:val="22"/>
        </w:rPr>
        <w:t>Zonifikasi Fasilitas</w:t>
      </w:r>
      <w:r w:rsidR="00D35023">
        <w:rPr>
          <w:sz w:val="22"/>
          <w:szCs w:val="22"/>
        </w:rPr>
        <w:t xml:space="preserve"> :</w:t>
      </w:r>
    </w:p>
    <w:p w14:paraId="099381A5" w14:textId="20A03E58" w:rsidR="00B2281B" w:rsidRPr="002C6CC1" w:rsidRDefault="00D35023" w:rsidP="00A4633A">
      <w:pPr>
        <w:ind w:right="-2" w:firstLine="720"/>
        <w:rPr>
          <w:sz w:val="22"/>
          <w:szCs w:val="22"/>
        </w:rPr>
      </w:pPr>
      <w:r>
        <w:rPr>
          <w:sz w:val="22"/>
          <w:szCs w:val="22"/>
        </w:rPr>
        <w:t>Publik</w:t>
      </w:r>
      <w:r w:rsidR="00B8261C" w:rsidRPr="002C6CC1">
        <w:rPr>
          <w:sz w:val="22"/>
          <w:szCs w:val="22"/>
        </w:rPr>
        <w:t xml:space="preserve">: Parkiran, Restoran dan Kafe, Outbond, Gedung Pameran 1 dan </w:t>
      </w:r>
      <w:r>
        <w:rPr>
          <w:sz w:val="22"/>
          <w:szCs w:val="22"/>
        </w:rPr>
        <w:t xml:space="preserve">Edukasi, </w:t>
      </w:r>
      <w:r w:rsidR="00B8261C" w:rsidRPr="002C6CC1">
        <w:rPr>
          <w:sz w:val="22"/>
          <w:szCs w:val="22"/>
        </w:rPr>
        <w:t>Gedung Pameran 2 dan Arkeolog.</w:t>
      </w:r>
      <w:r>
        <w:rPr>
          <w:sz w:val="22"/>
          <w:szCs w:val="22"/>
        </w:rPr>
        <w:t xml:space="preserve"> Transisi</w:t>
      </w:r>
      <w:r w:rsidR="00B8261C" w:rsidRPr="002C6CC1">
        <w:rPr>
          <w:sz w:val="22"/>
          <w:szCs w:val="22"/>
        </w:rPr>
        <w:t>: Pendopo, Gedung Pengelola, Convention Hall dan  Klinik Kesehatan dan Musholla</w:t>
      </w:r>
      <w:r w:rsidR="00573C5E">
        <w:rPr>
          <w:sz w:val="22"/>
          <w:szCs w:val="22"/>
        </w:rPr>
        <w:t>.</w:t>
      </w:r>
      <w:r>
        <w:rPr>
          <w:sz w:val="22"/>
          <w:szCs w:val="22"/>
        </w:rPr>
        <w:t>Privat</w:t>
      </w:r>
      <w:r w:rsidR="00B8261C" w:rsidRPr="002C6CC1">
        <w:rPr>
          <w:sz w:val="22"/>
          <w:szCs w:val="22"/>
        </w:rPr>
        <w:t>: Asrama, Gedung Utilitas, Gudang Penyimpanan Utama.</w:t>
      </w:r>
      <w:r w:rsidR="00243383">
        <w:rPr>
          <w:sz w:val="22"/>
          <w:szCs w:val="22"/>
        </w:rPr>
        <w:t xml:space="preserve"> </w:t>
      </w:r>
      <w:r w:rsidR="00243383">
        <w:rPr>
          <w:sz w:val="22"/>
          <w:szCs w:val="22"/>
        </w:rPr>
        <w:fldChar w:fldCharType="begin" w:fldLock="1"/>
      </w:r>
      <w:r w:rsidR="00243383">
        <w:rPr>
          <w:sz w:val="22"/>
          <w:szCs w:val="22"/>
        </w:rPr>
        <w:instrText>ADDIN CSL_CITATION {"citationItems":[{"id":"ITEM-1","itemData":{"abstract":"This book is the basic reference source for design criteria for all major types of buildings. It offers vast amounts of information on the essential component elements of each building. A true classic in the industry.","author":[{"dropping-particle":"","family":"Chiara","given":"Joseh","non-dropping-particle":"De","parse-names":false,"suffix":""},{"dropping-particle":"","family":"Callender","given":"John","non-dropping-particle":"","parse-names":false,"suffix":""}],"container-title":"McGraw-Hill;","id":"ITEM-1","issued":{"date-parts":[["1980"]]},"title":"Time-Saver Standards for Building Types","type":"book"},"uris":["http://www.mendeley.com/documents/?uuid=98c82142-a004-3207-9bd0-d2b9d82f7afa"]}],"mendeley":{"formattedCitation":"(De Chiara &amp; Callender, 1980)","plainTextFormattedCitation":"(De Chiara &amp; Callender, 1980)","previouslyFormattedCitation":"(De Chiara &amp; Callender, 1980)"},"properties":{"noteIndex":0},"schema":"https://github.com/citation-style-language/schema/raw/master/csl-citation.json"}</w:instrText>
      </w:r>
      <w:r w:rsidR="00243383">
        <w:rPr>
          <w:sz w:val="22"/>
          <w:szCs w:val="22"/>
        </w:rPr>
        <w:fldChar w:fldCharType="separate"/>
      </w:r>
      <w:r w:rsidR="00243383" w:rsidRPr="00243383">
        <w:rPr>
          <w:noProof/>
          <w:sz w:val="22"/>
          <w:szCs w:val="22"/>
        </w:rPr>
        <w:t>(De Chiara &amp; Callender, 1980)</w:t>
      </w:r>
      <w:r w:rsidR="00243383">
        <w:rPr>
          <w:sz w:val="22"/>
          <w:szCs w:val="22"/>
        </w:rPr>
        <w:fldChar w:fldCharType="end"/>
      </w:r>
    </w:p>
    <w:p w14:paraId="409C6078" w14:textId="77777777" w:rsidR="00B2281B" w:rsidRPr="002C6CC1" w:rsidRDefault="00B2281B" w:rsidP="00E935EA">
      <w:pPr>
        <w:jc w:val="left"/>
        <w:rPr>
          <w:rFonts w:eastAsia="Calibri"/>
          <w:b/>
          <w:sz w:val="22"/>
          <w:szCs w:val="22"/>
        </w:rPr>
      </w:pPr>
    </w:p>
    <w:p w14:paraId="748477A4" w14:textId="43C6438F" w:rsidR="00973D58" w:rsidRPr="002C6CC1" w:rsidRDefault="00B214C7" w:rsidP="00E935EA">
      <w:pPr>
        <w:jc w:val="left"/>
        <w:rPr>
          <w:sz w:val="22"/>
          <w:szCs w:val="22"/>
        </w:rPr>
      </w:pPr>
      <w:r w:rsidRPr="002C6CC1">
        <w:rPr>
          <w:rFonts w:eastAsia="Calibri"/>
          <w:b/>
          <w:sz w:val="22"/>
          <w:szCs w:val="22"/>
        </w:rPr>
        <w:t xml:space="preserve">5. </w:t>
      </w:r>
      <w:r w:rsidR="00C13E19" w:rsidRPr="002C6CC1">
        <w:rPr>
          <w:b/>
          <w:sz w:val="22"/>
          <w:szCs w:val="22"/>
        </w:rPr>
        <w:t>Analisa Lahan</w:t>
      </w:r>
    </w:p>
    <w:p w14:paraId="5E1F74E5" w14:textId="77777777" w:rsidR="00E935EA" w:rsidRPr="002C6CC1" w:rsidRDefault="00E935EA" w:rsidP="00E935EA">
      <w:pPr>
        <w:ind w:right="-2"/>
        <w:rPr>
          <w:sz w:val="22"/>
          <w:szCs w:val="22"/>
        </w:rPr>
        <w:sectPr w:rsidR="00E935EA" w:rsidRPr="002C6CC1" w:rsidSect="00877178">
          <w:headerReference w:type="even" r:id="rId12"/>
          <w:headerReference w:type="default" r:id="rId13"/>
          <w:type w:val="continuous"/>
          <w:pgSz w:w="11907" w:h="16839" w:code="9"/>
          <w:pgMar w:top="1701" w:right="1134" w:bottom="1701" w:left="1701" w:header="992" w:footer="425" w:gutter="0"/>
          <w:pgNumType w:start="1" w:chapStyle="1"/>
          <w:cols w:space="454"/>
          <w:docGrid w:linePitch="272"/>
        </w:sectPr>
      </w:pPr>
    </w:p>
    <w:p w14:paraId="54051700" w14:textId="740E526D" w:rsidR="00973D58" w:rsidRPr="002C6CC1" w:rsidRDefault="00973D58" w:rsidP="00E935EA">
      <w:pPr>
        <w:ind w:right="-2"/>
        <w:rPr>
          <w:sz w:val="22"/>
          <w:szCs w:val="22"/>
        </w:rPr>
      </w:pPr>
      <w:r w:rsidRPr="002C6CC1">
        <w:rPr>
          <w:sz w:val="22"/>
          <w:szCs w:val="22"/>
        </w:rPr>
        <w:t>Aksesbilitas Pada Lahan / Site</w:t>
      </w:r>
    </w:p>
    <w:p w14:paraId="377F88D3" w14:textId="77777777" w:rsidR="00973D58" w:rsidRPr="002C6CC1" w:rsidRDefault="00973D58" w:rsidP="00E935EA">
      <w:pPr>
        <w:ind w:right="-2"/>
        <w:rPr>
          <w:sz w:val="22"/>
          <w:szCs w:val="22"/>
        </w:rPr>
        <w:sectPr w:rsidR="00973D58" w:rsidRPr="002C6CC1" w:rsidSect="00E935EA">
          <w:type w:val="continuous"/>
          <w:pgSz w:w="11907" w:h="16839" w:code="9"/>
          <w:pgMar w:top="1701" w:right="1134" w:bottom="1701" w:left="1701" w:header="992" w:footer="425" w:gutter="0"/>
          <w:pgNumType w:start="1" w:chapStyle="1"/>
          <w:cols w:space="454"/>
          <w:docGrid w:linePitch="272"/>
        </w:sectPr>
      </w:pPr>
    </w:p>
    <w:p w14:paraId="6614790F" w14:textId="36D08CBE" w:rsidR="00973D58" w:rsidRPr="002C6CC1" w:rsidRDefault="00973D58" w:rsidP="00A4633A">
      <w:pPr>
        <w:ind w:right="-2" w:firstLine="720"/>
        <w:rPr>
          <w:sz w:val="22"/>
          <w:szCs w:val="22"/>
        </w:rPr>
      </w:pPr>
      <w:r w:rsidRPr="002C6CC1">
        <w:rPr>
          <w:sz w:val="22"/>
          <w:szCs w:val="22"/>
        </w:rPr>
        <w:t>1,5 km dari JL. Nasional Ngawi-Solo</w:t>
      </w:r>
      <w:r w:rsidR="007E74E8" w:rsidRPr="002C6CC1">
        <w:rPr>
          <w:sz w:val="22"/>
          <w:szCs w:val="22"/>
        </w:rPr>
        <w:t xml:space="preserve">. </w:t>
      </w:r>
      <w:r w:rsidRPr="002C6CC1">
        <w:rPr>
          <w:sz w:val="22"/>
          <w:szCs w:val="22"/>
        </w:rPr>
        <w:t>4 km dari SPBU Watualang</w:t>
      </w:r>
      <w:r w:rsidR="00573C5E">
        <w:rPr>
          <w:sz w:val="22"/>
          <w:szCs w:val="22"/>
        </w:rPr>
        <w:t xml:space="preserve">. </w:t>
      </w:r>
      <w:r w:rsidRPr="002C6CC1">
        <w:rPr>
          <w:sz w:val="22"/>
          <w:szCs w:val="22"/>
        </w:rPr>
        <w:t>10 km dari Alun-Alun Kota Ngawi</w:t>
      </w:r>
      <w:r w:rsidR="00573C5E">
        <w:rPr>
          <w:sz w:val="22"/>
          <w:szCs w:val="22"/>
        </w:rPr>
        <w:t>.</w:t>
      </w:r>
      <w:r w:rsidR="007E74E8" w:rsidRPr="002C6CC1">
        <w:rPr>
          <w:sz w:val="22"/>
          <w:szCs w:val="22"/>
        </w:rPr>
        <w:t xml:space="preserve"> </w:t>
      </w:r>
      <w:r w:rsidRPr="002C6CC1">
        <w:rPr>
          <w:sz w:val="22"/>
          <w:szCs w:val="22"/>
        </w:rPr>
        <w:t>8 km dari Terminal Kertonegoro</w:t>
      </w:r>
      <w:r w:rsidR="00573C5E">
        <w:rPr>
          <w:sz w:val="22"/>
          <w:szCs w:val="22"/>
        </w:rPr>
        <w:t xml:space="preserve">. </w:t>
      </w:r>
      <w:r w:rsidRPr="002C6CC1">
        <w:rPr>
          <w:sz w:val="22"/>
          <w:szCs w:val="22"/>
        </w:rPr>
        <w:t>3 km SPBU Sidowayah</w:t>
      </w:r>
      <w:r w:rsidR="00573C5E">
        <w:rPr>
          <w:sz w:val="22"/>
          <w:szCs w:val="22"/>
        </w:rPr>
        <w:t xml:space="preserve">. </w:t>
      </w:r>
      <w:r w:rsidRPr="002C6CC1">
        <w:rPr>
          <w:sz w:val="22"/>
          <w:szCs w:val="22"/>
        </w:rPr>
        <w:t>2 km Restoran</w:t>
      </w:r>
      <w:r w:rsidR="007E74E8" w:rsidRPr="002C6CC1">
        <w:rPr>
          <w:sz w:val="22"/>
          <w:szCs w:val="22"/>
        </w:rPr>
        <w:t>.</w:t>
      </w:r>
      <w:r w:rsidRPr="002C6CC1">
        <w:rPr>
          <w:sz w:val="22"/>
          <w:szCs w:val="22"/>
        </w:rPr>
        <w:t xml:space="preserve"> Besar Transit Bus Jurusan Jogja RM. Duta</w:t>
      </w:r>
      <w:r w:rsidR="00573C5E">
        <w:rPr>
          <w:sz w:val="22"/>
          <w:szCs w:val="22"/>
        </w:rPr>
        <w:t>.</w:t>
      </w:r>
      <w:r w:rsidR="007E74E8" w:rsidRPr="002C6CC1">
        <w:rPr>
          <w:sz w:val="22"/>
          <w:szCs w:val="22"/>
        </w:rPr>
        <w:t xml:space="preserve"> </w:t>
      </w:r>
      <w:r w:rsidRPr="002C6CC1">
        <w:rPr>
          <w:sz w:val="22"/>
          <w:szCs w:val="22"/>
        </w:rPr>
        <w:t>10 km Stasiun Kedunggalar</w:t>
      </w:r>
      <w:r w:rsidR="00211D52">
        <w:rPr>
          <w:sz w:val="22"/>
          <w:szCs w:val="22"/>
        </w:rPr>
        <w:t>.</w:t>
      </w:r>
    </w:p>
    <w:p w14:paraId="44D24844" w14:textId="77777777" w:rsidR="00973D58" w:rsidRPr="002C6CC1" w:rsidRDefault="00973D58" w:rsidP="00DF2DA5">
      <w:pPr>
        <w:jc w:val="left"/>
        <w:rPr>
          <w:rFonts w:eastAsia="Calibri"/>
          <w:b/>
          <w:sz w:val="22"/>
          <w:szCs w:val="22"/>
          <w:lang w:val="id-ID"/>
        </w:rPr>
        <w:sectPr w:rsidR="00973D58" w:rsidRPr="002C6CC1" w:rsidSect="00E935EA">
          <w:type w:val="continuous"/>
          <w:pgSz w:w="11907" w:h="16839" w:code="9"/>
          <w:pgMar w:top="1701" w:right="1134" w:bottom="1701" w:left="1701" w:header="992" w:footer="425" w:gutter="0"/>
          <w:pgNumType w:start="1" w:chapStyle="1"/>
          <w:cols w:space="454"/>
          <w:docGrid w:linePitch="272"/>
        </w:sectPr>
      </w:pPr>
    </w:p>
    <w:p w14:paraId="37D3F1C6" w14:textId="372BAC50" w:rsidR="007F46DE" w:rsidRPr="002C6CC1" w:rsidRDefault="00510225" w:rsidP="007F46DE">
      <w:pPr>
        <w:autoSpaceDE w:val="0"/>
        <w:autoSpaceDN w:val="0"/>
        <w:adjustRightInd w:val="0"/>
        <w:rPr>
          <w:sz w:val="22"/>
          <w:szCs w:val="22"/>
        </w:rPr>
      </w:pPr>
      <w:r w:rsidRPr="002C6CC1">
        <w:rPr>
          <w:rFonts w:eastAsia="Arial"/>
          <w:b/>
          <w:noProof/>
        </w:rPr>
        <w:drawing>
          <wp:anchor distT="0" distB="0" distL="114300" distR="114300" simplePos="0" relativeHeight="251631104" behindDoc="0" locked="0" layoutInCell="1" allowOverlap="1" wp14:anchorId="735DE897" wp14:editId="211BCDBA">
            <wp:simplePos x="0" y="0"/>
            <wp:positionH relativeFrom="margin">
              <wp:posOffset>2023110</wp:posOffset>
            </wp:positionH>
            <wp:positionV relativeFrom="paragraph">
              <wp:posOffset>6985</wp:posOffset>
            </wp:positionV>
            <wp:extent cx="1704975" cy="1114425"/>
            <wp:effectExtent l="0" t="0" r="9525" b="9525"/>
            <wp:wrapSquare wrapText="bothSides"/>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04975" cy="1114425"/>
                    </a:xfrm>
                    <a:prstGeom prst="rect">
                      <a:avLst/>
                    </a:prstGeom>
                  </pic:spPr>
                </pic:pic>
              </a:graphicData>
            </a:graphic>
            <wp14:sizeRelH relativeFrom="margin">
              <wp14:pctWidth>0</wp14:pctWidth>
            </wp14:sizeRelH>
            <wp14:sizeRelV relativeFrom="margin">
              <wp14:pctHeight>0</wp14:pctHeight>
            </wp14:sizeRelV>
          </wp:anchor>
        </w:drawing>
      </w:r>
      <w:r w:rsidR="007E74E8" w:rsidRPr="002C6CC1">
        <w:rPr>
          <w:noProof/>
          <w:sz w:val="22"/>
          <w:szCs w:val="22"/>
        </w:rPr>
        <mc:AlternateContent>
          <mc:Choice Requires="wpg">
            <w:drawing>
              <wp:anchor distT="0" distB="0" distL="114300" distR="114300" simplePos="0" relativeHeight="251572736" behindDoc="0" locked="0" layoutInCell="1" allowOverlap="1" wp14:anchorId="3AFC38AA" wp14:editId="2EAB6000">
                <wp:simplePos x="0" y="0"/>
                <wp:positionH relativeFrom="column">
                  <wp:posOffset>3810</wp:posOffset>
                </wp:positionH>
                <wp:positionV relativeFrom="paragraph">
                  <wp:posOffset>6985</wp:posOffset>
                </wp:positionV>
                <wp:extent cx="1828800" cy="1123950"/>
                <wp:effectExtent l="0" t="0" r="0" b="38100"/>
                <wp:wrapSquare wrapText="bothSides"/>
                <wp:docPr id="62" name="Group 62"/>
                <wp:cNvGraphicFramePr/>
                <a:graphic xmlns:a="http://schemas.openxmlformats.org/drawingml/2006/main">
                  <a:graphicData uri="http://schemas.microsoft.com/office/word/2010/wordprocessingGroup">
                    <wpg:wgp>
                      <wpg:cNvGrpSpPr/>
                      <wpg:grpSpPr>
                        <a:xfrm>
                          <a:off x="0" y="0"/>
                          <a:ext cx="1828800" cy="1123950"/>
                          <a:chOff x="0" y="0"/>
                          <a:chExt cx="4135755" cy="4083050"/>
                        </a:xfrm>
                      </wpg:grpSpPr>
                      <pic:pic xmlns:pic="http://schemas.openxmlformats.org/drawingml/2006/picture">
                        <pic:nvPicPr>
                          <pic:cNvPr id="43" name="Picture 43" descr="F:\TUGAS KULIAH\Tugas Semester 7\Konsep\KONSEP REVISI FIX\GAMBAR\6.1.JP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35755" cy="4083050"/>
                          </a:xfrm>
                          <a:prstGeom prst="rect">
                            <a:avLst/>
                          </a:prstGeom>
                          <a:noFill/>
                          <a:ln>
                            <a:noFill/>
                          </a:ln>
                        </pic:spPr>
                      </pic:pic>
                      <wps:wsp>
                        <wps:cNvPr id="44" name="Oval 44"/>
                        <wps:cNvSpPr/>
                        <wps:spPr>
                          <a:xfrm>
                            <a:off x="2505075" y="466725"/>
                            <a:ext cx="189865" cy="112395"/>
                          </a:xfrm>
                          <a:prstGeom prst="ellipse">
                            <a:avLst/>
                          </a:prstGeom>
                          <a:solidFill>
                            <a:srgbClr val="FF0000"/>
                          </a:solidFill>
                          <a:ln>
                            <a:solidFill>
                              <a:srgbClr val="FF0000"/>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771772" y="419069"/>
                            <a:ext cx="1264564" cy="1080176"/>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67E050" w14:textId="77777777" w:rsidR="00761A04" w:rsidRPr="00973D58" w:rsidRDefault="00761A04" w:rsidP="00973D58">
                              <w:pPr>
                                <w:jc w:val="center"/>
                                <w:rPr>
                                  <w:sz w:val="16"/>
                                  <w:szCs w:val="16"/>
                                  <w:lang w:val="id-ID"/>
                                </w:rPr>
                              </w:pPr>
                              <w:r w:rsidRPr="00973D58">
                                <w:rPr>
                                  <w:sz w:val="16"/>
                                  <w:szCs w:val="16"/>
                                  <w:lang w:val="id-ID"/>
                                </w:rPr>
                                <w:t>LO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Freeform 48"/>
                        <wps:cNvSpPr/>
                        <wps:spPr>
                          <a:xfrm>
                            <a:off x="352424" y="523874"/>
                            <a:ext cx="2152651" cy="3057525"/>
                          </a:xfrm>
                          <a:custGeom>
                            <a:avLst/>
                            <a:gdLst>
                              <a:gd name="connsiteX0" fmla="*/ 2152650 w 2152650"/>
                              <a:gd name="connsiteY0" fmla="*/ 0 h 3057525"/>
                              <a:gd name="connsiteX1" fmla="*/ 1762125 w 2152650"/>
                              <a:gd name="connsiteY1" fmla="*/ 0 h 3057525"/>
                              <a:gd name="connsiteX2" fmla="*/ 1762125 w 2152650"/>
                              <a:gd name="connsiteY2" fmla="*/ 971550 h 3057525"/>
                              <a:gd name="connsiteX3" fmla="*/ 1057275 w 2152650"/>
                              <a:gd name="connsiteY3" fmla="*/ 1190625 h 3057525"/>
                              <a:gd name="connsiteX4" fmla="*/ 1152525 w 2152650"/>
                              <a:gd name="connsiteY4" fmla="*/ 1762125 h 3057525"/>
                              <a:gd name="connsiteX5" fmla="*/ 0 w 2152650"/>
                              <a:gd name="connsiteY5" fmla="*/ 3057525 h 30575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152650" h="3057525">
                                <a:moveTo>
                                  <a:pt x="2152650" y="0"/>
                                </a:moveTo>
                                <a:lnTo>
                                  <a:pt x="1762125" y="0"/>
                                </a:lnTo>
                                <a:lnTo>
                                  <a:pt x="1762125" y="971550"/>
                                </a:lnTo>
                                <a:lnTo>
                                  <a:pt x="1057275" y="1190625"/>
                                </a:lnTo>
                                <a:lnTo>
                                  <a:pt x="1152525" y="1762125"/>
                                </a:lnTo>
                                <a:lnTo>
                                  <a:pt x="0" y="3057525"/>
                                </a:lnTo>
                              </a:path>
                            </a:pathLst>
                          </a:custGeom>
                        </wps:spPr>
                        <wps:style>
                          <a:lnRef idx="3">
                            <a:schemeClr val="accent5"/>
                          </a:lnRef>
                          <a:fillRef idx="0">
                            <a:schemeClr val="accent5"/>
                          </a:fillRef>
                          <a:effectRef idx="2">
                            <a:schemeClr val="accent5"/>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2008227" y="2362201"/>
                            <a:ext cx="1487448" cy="119963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402485" w14:textId="77777777" w:rsidR="00761A04" w:rsidRPr="00973D58" w:rsidRDefault="00761A04" w:rsidP="00973D58">
                              <w:pPr>
                                <w:jc w:val="center"/>
                                <w:rPr>
                                  <w:sz w:val="16"/>
                                  <w:szCs w:val="16"/>
                                  <w:lang w:val="id-ID"/>
                                </w:rPr>
                              </w:pPr>
                              <w:r w:rsidRPr="00973D58">
                                <w:rPr>
                                  <w:sz w:val="16"/>
                                  <w:szCs w:val="16"/>
                                  <w:lang w:val="id-ID"/>
                                </w:rPr>
                                <w:t>JALAN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52400" y="1152525"/>
                            <a:ext cx="1676876" cy="120650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4DC8AC" w14:textId="77777777" w:rsidR="00761A04" w:rsidRPr="00973D58" w:rsidRDefault="00761A04" w:rsidP="00973D58">
                              <w:pPr>
                                <w:jc w:val="center"/>
                                <w:rPr>
                                  <w:sz w:val="16"/>
                                  <w:szCs w:val="16"/>
                                  <w:lang w:val="id-ID"/>
                                </w:rPr>
                              </w:pPr>
                              <w:r w:rsidRPr="00973D58">
                                <w:rPr>
                                  <w:sz w:val="16"/>
                                  <w:szCs w:val="16"/>
                                  <w:lang w:val="id-ID"/>
                                </w:rPr>
                                <w:t>GAPURA BESAR / AKSES PER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Connector 60"/>
                        <wps:cNvCnPr/>
                        <wps:spPr>
                          <a:xfrm flipV="1">
                            <a:off x="2695575" y="3571875"/>
                            <a:ext cx="0" cy="381000"/>
                          </a:xfrm>
                          <a:prstGeom prst="line">
                            <a:avLst/>
                          </a:prstGeom>
                          <a:ln>
                            <a:solidFill>
                              <a:srgbClr val="FFFF00"/>
                            </a:solidFill>
                          </a:ln>
                        </wps:spPr>
                        <wps:style>
                          <a:lnRef idx="3">
                            <a:schemeClr val="accent5"/>
                          </a:lnRef>
                          <a:fillRef idx="0">
                            <a:schemeClr val="accent5"/>
                          </a:fillRef>
                          <a:effectRef idx="2">
                            <a:schemeClr val="accent5"/>
                          </a:effectRef>
                          <a:fontRef idx="minor">
                            <a:schemeClr val="tx1"/>
                          </a:fontRef>
                        </wps:style>
                        <wps:bodyPr/>
                      </wps:wsp>
                      <wps:wsp>
                        <wps:cNvPr id="61" name="Straight Connector 61"/>
                        <wps:cNvCnPr/>
                        <wps:spPr>
                          <a:xfrm flipV="1">
                            <a:off x="228600" y="2362200"/>
                            <a:ext cx="123825" cy="1203325"/>
                          </a:xfrm>
                          <a:prstGeom prst="line">
                            <a:avLst/>
                          </a:prstGeom>
                        </wps:spPr>
                        <wps:style>
                          <a:lnRef idx="3">
                            <a:schemeClr val="accent3"/>
                          </a:lnRef>
                          <a:fillRef idx="0">
                            <a:schemeClr val="accent3"/>
                          </a:fillRef>
                          <a:effectRef idx="2">
                            <a:schemeClr val="accent3"/>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AFC38AA" id="Group 62" o:spid="_x0000_s1029" style="position:absolute;left:0;text-align:left;margin-left:.3pt;margin-top:.55pt;width:2in;height:88.5pt;z-index:251572736;mso-width-relative:margin;mso-height-relative:margin" coordsize="41357,408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VNVUwAAAAWQAwACAAAAFAAAEJ6QBAAC&#10;AAAAFAAAELKSkQACAAAAAzI0AACSkgACAAAAAzI0AADqHAAHAAAIDAAACJIAAAAAHOo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8P3hwYWNrZXQgZW5kPSd3Jz8+/9sAQwAHBQUGBQQHBgUG&#10;CAcHCAoRCwoJCQoVDxAMERgVGhkYFRgXGx4nIRsdJR0XGCIuIiUoKSssKxogLzMvKjInKisq/9sA&#10;QwEHCAgKCQoUCwsUKhwYHCoqKioqKioqKioqKioqKioqKioqKioqKioqKioqKioqKioqKioqKioq&#10;KioqKioqKioq/8AAEQgBrQGy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3" o:spid="_x0000_s1030" type="#_x0000_t75" style="position:absolute;width:41357;height:40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Hjz7FAAAA2wAAAA8AAABkcnMvZG93bnJldi54bWxEj09rwkAUxO8Fv8PyBG914x+qpK4iihAo&#10;Paihxdsj+5pEs29DdhtjP70rCD0OM/MbZrHqTCVaalxpWcFoGIEgzqwuOVeQHnevcxDOI2usLJOC&#10;GzlYLXsvC4y1vfKe2oPPRYCwi1FB4X0dS+myggy6oa2Jg/djG4M+yCaXusFrgJtKjqPoTRosOSwU&#10;WNOmoOxy+DUKTj5J5p9/H1/Vnmbtd9tt01N5VmrQ79bvIDx1/j/8bCdawXQCjy/hB8jl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lB48+xQAAANsAAAAPAAAAAAAAAAAAAAAA&#10;AJ8CAABkcnMvZG93bnJldi54bWxQSwUGAAAAAAQABAD3AAAAkQMAAAAA&#10;">
                  <v:imagedata r:id="rId16" o:title="6.1"/>
                  <v:path arrowok="t"/>
                </v:shape>
                <v:oval id="Oval 44" o:spid="_x0000_s1031" style="position:absolute;left:25050;top:4667;width:1899;height:1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6efMQA&#10;AADbAAAADwAAAGRycy9kb3ducmV2LnhtbESPzWrDMBCE74W+g9hCboncJCTBjWxKIZBLoPnreWtt&#10;LVNrZSTFcfv0VSDQ4zAz3zDrcrCt6MmHxrGC50kGgrhyuuFawem4Ga9AhIissXVMCn4oQFk8Pqwx&#10;1+7Ke+oPsRYJwiFHBSbGLpcyVIYshonriJP35bzFmKSvpfZ4TXDbymmWLaTFhtOCwY7eDFXfh4tV&#10;8Lucmd6HxfljtXuf9pn/jBUvlRo9Da8vICIN8T98b2+1gvkcbl/SD5D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unnzEAAAA2wAAAA8AAAAAAAAAAAAAAAAAmAIAAGRycy9k&#10;b3ducmV2LnhtbFBLBQYAAAAABAAEAPUAAACJAwAAAAA=&#10;" fillcolor="red" strokecolor="red" strokeweight="2pt"/>
                <v:rect id="Rectangle 45" o:spid="_x0000_s1032" style="position:absolute;left:27717;top:4190;width:12646;height:108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GUXsUA&#10;AADbAAAADwAAAGRycy9kb3ducmV2LnhtbESPzWrDMBCE74W+g9hCbrXc/FHcKCYkhIQeCrELyXGx&#10;trZra2UsOXHfvioUchxm5htmlY6mFVfqXW1ZwUsUgyAurK65VPCZ759fQTiPrLG1TAp+yEG6fnxY&#10;YaLtjU90zXwpAoRdggoq77tESldUZNBFtiMO3pftDfog+1LqHm8Bblo5jeOlNFhzWKiwo21FRZMN&#10;RsHso7mcpOyyw2AW52b3/V7mGSo1eRo3byA8jf4e/m8ftYL5Av6+hB8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YZRexQAAANsAAAAPAAAAAAAAAAAAAAAAAJgCAABkcnMv&#10;ZG93bnJldi54bWxQSwUGAAAAAAQABAD1AAAAigMAAAAA&#10;" fillcolor="white [3212]" strokecolor="black [3213]" strokeweight="2pt">
                  <v:textbox>
                    <w:txbxContent>
                      <w:p w14:paraId="7967E050" w14:textId="77777777" w:rsidR="00761A04" w:rsidRPr="00973D58" w:rsidRDefault="00761A04" w:rsidP="00973D58">
                        <w:pPr>
                          <w:jc w:val="center"/>
                          <w:rPr>
                            <w:sz w:val="16"/>
                            <w:szCs w:val="16"/>
                            <w:lang w:val="id-ID"/>
                          </w:rPr>
                        </w:pPr>
                        <w:r w:rsidRPr="00973D58">
                          <w:rPr>
                            <w:sz w:val="16"/>
                            <w:szCs w:val="16"/>
                            <w:lang w:val="id-ID"/>
                          </w:rPr>
                          <w:t>LOKASI</w:t>
                        </w:r>
                      </w:p>
                    </w:txbxContent>
                  </v:textbox>
                </v:rect>
                <v:shape id="Freeform 48" o:spid="_x0000_s1033" style="position:absolute;left:3524;top:5238;width:21526;height:30575;visibility:visible;mso-wrap-style:square;v-text-anchor:middle" coordsize="2152650,3057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Cq3sEA&#10;AADbAAAADwAAAGRycy9kb3ducmV2LnhtbERPW2vCMBR+H/gfwhn4NhNlDFeNMirCBEGsg/l41py1&#10;3ZqT0sRe/v3yIOzx47uvt4OtRUetrxxrmM8UCOLcmYoLDR+X/dMShA/IBmvHpGEkD9vN5GGNiXE9&#10;n6nLQiFiCPsENZQhNImUPi/Jop+5hjhy3661GCJsC2la7GO4reVCqRdpseLYUGJDaUn5b3azGn6K&#10;+enS4+5VjYfrV/ppvKrDUevp4/C2AhFoCP/iu/vdaHiOY+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Aqt7BAAAA2wAAAA8AAAAAAAAAAAAAAAAAmAIAAGRycy9kb3du&#10;cmV2LnhtbFBLBQYAAAAABAAEAPUAAACGAwAAAAA=&#10;" path="m2152650,l1762125,r,971550l1057275,1190625r95250,571500l,3057525e" filled="f" strokecolor="#4bacc6 [3208]" strokeweight="3pt">
                  <v:shadow on="t" color="black" opacity="22937f" origin=",.5" offset="0,.63889mm"/>
                  <v:path arrowok="t" o:connecttype="custom" o:connectlocs="2152651,0;1762126,0;1762126,971550;1057275,1190625;1152526,1762125;0,3057525" o:connectangles="0,0,0,0,0,0"/>
                </v:shape>
                <v:rect id="Rectangle 50" o:spid="_x0000_s1034" style="position:absolute;left:20082;top:23622;width:14874;height:11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hG78A&#10;AADbAAAADwAAAGRycy9kb3ducmV2LnhtbERPTYvCMBC9C/6HMMLeNNVFkWoUUZYVD4JV0OPQjG1t&#10;MylN1PrvzUHw+Hjf82VrKvGgxhWWFQwHEQji1OqCMwWn419/CsJ5ZI2VZVLwIgfLRbczx1jbJx/o&#10;kfhMhBB2MSrIva9jKV2ak0E3sDVx4K62MegDbDKpG3yGcFPJURRNpMGCQ0OONa1zSsvkbhT87svL&#10;Qco6+b+b8bnc3HbZMUGlfnrtagbCU+u/4o97qxWMw/rwJfwAuXg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z6EbvwAAANsAAAAPAAAAAAAAAAAAAAAAAJgCAABkcnMvZG93bnJl&#10;di54bWxQSwUGAAAAAAQABAD1AAAAhAMAAAAA&#10;" fillcolor="white [3212]" strokecolor="black [3213]" strokeweight="2pt">
                  <v:textbox>
                    <w:txbxContent>
                      <w:p w14:paraId="4C402485" w14:textId="77777777" w:rsidR="00761A04" w:rsidRPr="00973D58" w:rsidRDefault="00761A04" w:rsidP="00973D58">
                        <w:pPr>
                          <w:jc w:val="center"/>
                          <w:rPr>
                            <w:sz w:val="16"/>
                            <w:szCs w:val="16"/>
                            <w:lang w:val="id-ID"/>
                          </w:rPr>
                        </w:pPr>
                        <w:r w:rsidRPr="00973D58">
                          <w:rPr>
                            <w:sz w:val="16"/>
                            <w:szCs w:val="16"/>
                            <w:lang w:val="id-ID"/>
                          </w:rPr>
                          <w:t>JALAN UTAMA</w:t>
                        </w:r>
                      </w:p>
                    </w:txbxContent>
                  </v:textbox>
                </v:rect>
                <v:rect id="Rectangle 53" o:spid="_x0000_s1035" style="position:absolute;left:1524;top:11525;width:16768;height:120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0/bMIA&#10;AADbAAAADwAAAGRycy9kb3ducmV2LnhtbESPQYvCMBSE74L/ITzBm6auKEs1iiiLsgfBKujx0Tzb&#10;2ualNFHrv98Iwh6HmfmGmS9bU4kHNa6wrGA0jEAQp1YXnCk4HX8G3yCcR9ZYWSYFL3KwXHQ7c4y1&#10;ffKBHonPRICwi1FB7n0dS+nSnAy6oa2Jg3e1jUEfZJNJ3eAzwE0lv6JoKg0WHBZyrGmdU1omd6Ng&#10;vC8vBynrZHs3k3O5uf1mxwSV6vfa1QyEp9b/hz/tnVYwGcP7S/g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HT9swgAAANsAAAAPAAAAAAAAAAAAAAAAAJgCAABkcnMvZG93&#10;bnJldi54bWxQSwUGAAAAAAQABAD1AAAAhwMAAAAA&#10;" fillcolor="white [3212]" strokecolor="black [3213]" strokeweight="2pt">
                  <v:textbox>
                    <w:txbxContent>
                      <w:p w14:paraId="6A4DC8AC" w14:textId="77777777" w:rsidR="00761A04" w:rsidRPr="00973D58" w:rsidRDefault="00761A04" w:rsidP="00973D58">
                        <w:pPr>
                          <w:jc w:val="center"/>
                          <w:rPr>
                            <w:sz w:val="16"/>
                            <w:szCs w:val="16"/>
                            <w:lang w:val="id-ID"/>
                          </w:rPr>
                        </w:pPr>
                        <w:r w:rsidRPr="00973D58">
                          <w:rPr>
                            <w:sz w:val="16"/>
                            <w:szCs w:val="16"/>
                            <w:lang w:val="id-ID"/>
                          </w:rPr>
                          <w:t>GAPURA BESAR / AKSES PERTAMA</w:t>
                        </w:r>
                      </w:p>
                    </w:txbxContent>
                  </v:textbox>
                </v:rect>
                <v:line id="Straight Connector 60" o:spid="_x0000_s1036" style="position:absolute;flip:y;visibility:visible;mso-wrap-style:square" from="26955,35718" to="26955,39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zisEAAADbAAAADwAAAGRycy9kb3ducmV2LnhtbERPW2vCMBR+F/wP4Qh7s+mGiFajDEGo&#10;dANv4OtZc9YUm5PSZLX798vDwMeP777eDrYRPXW+dqzgNUlBEJdO11wpuF720wUIH5A1No5JwS95&#10;2G7GozVm2j34RP05VCKGsM9QgQmhzaT0pSGLPnEtceS+XWcxRNhVUnf4iOG2kW9pOpcWa44NBlva&#10;GSrv5x+r4LP4uM3K/lgUh/z6tbyY4z2XlVIvk+F9BSLQEJ7if3euFczj+vgl/g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v/OKwQAAANsAAAAPAAAAAAAAAAAAAAAA&#10;AKECAABkcnMvZG93bnJldi54bWxQSwUGAAAAAAQABAD5AAAAjwMAAAAA&#10;" strokecolor="yellow" strokeweight="3pt">
                  <v:shadow on="t" color="black" opacity="22937f" origin=",.5" offset="0,.63889mm"/>
                </v:line>
                <v:line id="Straight Connector 61" o:spid="_x0000_s1037" style="position:absolute;flip:y;visibility:visible;mso-wrap-style:square" from="2286,23622" to="3524,35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9wAcMAAADbAAAADwAAAGRycy9kb3ducmV2LnhtbESPQUvDQBSE70L/w/IK3uymglXSbosW&#10;hFyENpWeH9nXJDX7Nuy+JvHfu4LgcZiZb5jNbnKdGijE1rOB5SIDRVx523Jt4PP0/vACKgqyxc4z&#10;GfimCLvt7G6DufUjH2kopVYJwjFHA41In2sdq4YcxoXviZN38cGhJBlqbQOOCe46/ZhlK+2w5bTQ&#10;YE/7hqqv8uYMnJ+uw1uxP95O8hwKKQ8H+bCjMffz6XUNSmiS//Bfu7AGVkv4/ZJ+gN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fcAHDAAAA2wAAAA8AAAAAAAAAAAAA&#10;AAAAoQIAAGRycy9kb3ducmV2LnhtbFBLBQYAAAAABAAEAPkAAACRAwAAAAA=&#10;" strokecolor="#9bbb59 [3206]" strokeweight="3pt">
                  <v:shadow on="t" color="black" opacity="22937f" origin=",.5" offset="0,.63889mm"/>
                </v:line>
                <w10:wrap type="square"/>
              </v:group>
            </w:pict>
          </mc:Fallback>
        </mc:AlternateContent>
      </w:r>
      <w:r>
        <w:rPr>
          <w:sz w:val="22"/>
          <w:szCs w:val="22"/>
        </w:rPr>
        <w:t>B</w:t>
      </w:r>
      <w:r w:rsidR="007F46DE" w:rsidRPr="002C6CC1">
        <w:rPr>
          <w:sz w:val="22"/>
          <w:szCs w:val="22"/>
        </w:rPr>
        <w:t xml:space="preserve">erdasarkan </w:t>
      </w:r>
      <w:r w:rsidR="004578B8" w:rsidRPr="002C6CC1">
        <w:rPr>
          <w:sz w:val="22"/>
          <w:szCs w:val="22"/>
        </w:rPr>
        <w:t>Peraturan D</w:t>
      </w:r>
      <w:r w:rsidR="007F46DE" w:rsidRPr="002C6CC1">
        <w:rPr>
          <w:sz w:val="22"/>
          <w:szCs w:val="22"/>
        </w:rPr>
        <w:t>ae</w:t>
      </w:r>
      <w:r w:rsidR="004578B8" w:rsidRPr="002C6CC1">
        <w:rPr>
          <w:sz w:val="22"/>
          <w:szCs w:val="22"/>
        </w:rPr>
        <w:t>rah Kabupaten N</w:t>
      </w:r>
      <w:r w:rsidR="007F46DE" w:rsidRPr="002C6CC1">
        <w:rPr>
          <w:sz w:val="22"/>
          <w:szCs w:val="22"/>
        </w:rPr>
        <w:t>gawi nomor 4 tahun 2006, berikut Kebijakan yang tertera pada peraturan tersebut:</w:t>
      </w:r>
    </w:p>
    <w:p w14:paraId="59144951" w14:textId="4B450B9A" w:rsidR="007F46DE" w:rsidRPr="002C6CC1" w:rsidRDefault="00510225" w:rsidP="007F46DE">
      <w:pPr>
        <w:ind w:right="-2"/>
        <w:rPr>
          <w:sz w:val="22"/>
          <w:szCs w:val="22"/>
        </w:rPr>
      </w:pPr>
      <w:r w:rsidRPr="002C6CC1">
        <w:rPr>
          <w:rFonts w:eastAsia="Calibri"/>
          <w:b/>
          <w:noProof/>
          <w:sz w:val="22"/>
          <w:szCs w:val="22"/>
        </w:rPr>
        <mc:AlternateContent>
          <mc:Choice Requires="wps">
            <w:drawing>
              <wp:anchor distT="0" distB="0" distL="114300" distR="114300" simplePos="0" relativeHeight="251600384" behindDoc="0" locked="0" layoutInCell="1" allowOverlap="1" wp14:anchorId="4A7ACD78" wp14:editId="4BACAB06">
                <wp:simplePos x="0" y="0"/>
                <wp:positionH relativeFrom="column">
                  <wp:posOffset>-1790700</wp:posOffset>
                </wp:positionH>
                <wp:positionV relativeFrom="paragraph">
                  <wp:posOffset>412115</wp:posOffset>
                </wp:positionV>
                <wp:extent cx="1619250" cy="390525"/>
                <wp:effectExtent l="0" t="0" r="0" b="0"/>
                <wp:wrapSquare wrapText="bothSides"/>
                <wp:docPr id="10" name="Rectangle 10"/>
                <wp:cNvGraphicFramePr/>
                <a:graphic xmlns:a="http://schemas.openxmlformats.org/drawingml/2006/main">
                  <a:graphicData uri="http://schemas.microsoft.com/office/word/2010/wordprocessingShape">
                    <wps:wsp>
                      <wps:cNvSpPr/>
                      <wps:spPr>
                        <a:xfrm>
                          <a:off x="0" y="0"/>
                          <a:ext cx="1619250" cy="39052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4669ADD" w14:textId="396DF01B" w:rsidR="00761A04" w:rsidRPr="00C60F13" w:rsidRDefault="00761A04" w:rsidP="00C60F13">
                            <w:pPr>
                              <w:jc w:val="center"/>
                              <w:rPr>
                                <w:sz w:val="18"/>
                                <w:szCs w:val="18"/>
                              </w:rPr>
                            </w:pPr>
                            <w:r>
                              <w:rPr>
                                <w:sz w:val="18"/>
                                <w:szCs w:val="18"/>
                                <w:lang w:val="id-ID"/>
                              </w:rPr>
                              <w:t>Gambar 2</w:t>
                            </w:r>
                            <w:r>
                              <w:rPr>
                                <w:sz w:val="18"/>
                                <w:szCs w:val="18"/>
                              </w:rPr>
                              <w:t>. Denah Eksisting</w:t>
                            </w:r>
                          </w:p>
                          <w:p w14:paraId="4F4FFB95" w14:textId="77777777" w:rsidR="00761A04" w:rsidRPr="007307A4" w:rsidRDefault="00761A04" w:rsidP="00C60F13">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ACD78" id="Rectangle 10" o:spid="_x0000_s1038" style="position:absolute;left:0;text-align:left;margin-left:-141pt;margin-top:32.45pt;width:127.5pt;height:30.7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" filled="f" stroked="f" strokeweight="2pt">
                <v:textbox>
                  <w:txbxContent>
                    <w:p w14:paraId="64669ADD" w14:textId="396DF01B" w:rsidR="00761A04" w:rsidRPr="00C60F13" w:rsidRDefault="00761A04" w:rsidP="00C60F13">
                      <w:pPr>
                        <w:jc w:val="center"/>
                        <w:rPr>
                          <w:sz w:val="18"/>
                          <w:szCs w:val="18"/>
                        </w:rPr>
                      </w:pPr>
                      <w:r>
                        <w:rPr>
                          <w:sz w:val="18"/>
                          <w:szCs w:val="18"/>
                          <w:lang w:val="id-ID"/>
                        </w:rPr>
                        <w:t>Gambar 2</w:t>
                      </w:r>
                      <w:r>
                        <w:rPr>
                          <w:sz w:val="18"/>
                          <w:szCs w:val="18"/>
                        </w:rPr>
                        <w:t>. Denah Eksisting</w:t>
                      </w:r>
                    </w:p>
                    <w:p w14:paraId="4F4FFB95" w14:textId="77777777" w:rsidR="00761A04" w:rsidRPr="007307A4" w:rsidRDefault="00761A04" w:rsidP="00C60F13">
                      <w:pPr>
                        <w:jc w:val="center"/>
                        <w:rPr>
                          <w:i/>
                          <w:sz w:val="18"/>
                          <w:szCs w:val="18"/>
                        </w:rPr>
                      </w:pPr>
                      <w:r w:rsidRPr="007307A4">
                        <w:rPr>
                          <w:i/>
                          <w:sz w:val="18"/>
                          <w:szCs w:val="18"/>
                        </w:rPr>
                        <w:t>Sumber : data pribadi.</w:t>
                      </w:r>
                    </w:p>
                  </w:txbxContent>
                </v:textbox>
                <w10:wrap type="square"/>
              </v:rect>
            </w:pict>
          </mc:Fallback>
        </mc:AlternateContent>
      </w:r>
      <w:r w:rsidRPr="002C6CC1">
        <w:rPr>
          <w:rFonts w:eastAsia="Calibri"/>
          <w:b/>
          <w:noProof/>
          <w:sz w:val="22"/>
          <w:szCs w:val="22"/>
        </w:rPr>
        <mc:AlternateContent>
          <mc:Choice Requires="wps">
            <w:drawing>
              <wp:anchor distT="0" distB="0" distL="114300" distR="114300" simplePos="0" relativeHeight="251590144" behindDoc="0" locked="0" layoutInCell="1" allowOverlap="1" wp14:anchorId="3DD079C2" wp14:editId="1BD62F5C">
                <wp:simplePos x="0" y="0"/>
                <wp:positionH relativeFrom="column">
                  <wp:posOffset>-3844290</wp:posOffset>
                </wp:positionH>
                <wp:positionV relativeFrom="paragraph">
                  <wp:posOffset>431800</wp:posOffset>
                </wp:positionV>
                <wp:extent cx="1784838" cy="514350"/>
                <wp:effectExtent l="0" t="0" r="0" b="0"/>
                <wp:wrapNone/>
                <wp:docPr id="5" name="Rectangle 5"/>
                <wp:cNvGraphicFramePr/>
                <a:graphic xmlns:a="http://schemas.openxmlformats.org/drawingml/2006/main">
                  <a:graphicData uri="http://schemas.microsoft.com/office/word/2010/wordprocessingShape">
                    <wps:wsp>
                      <wps:cNvSpPr/>
                      <wps:spPr>
                        <a:xfrm>
                          <a:off x="0" y="0"/>
                          <a:ext cx="1784838" cy="514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AFD2622" w14:textId="5026B464" w:rsidR="00761A04" w:rsidRPr="007307A4" w:rsidRDefault="00761A04" w:rsidP="007307A4">
                            <w:pPr>
                              <w:jc w:val="center"/>
                              <w:rPr>
                                <w:sz w:val="18"/>
                                <w:szCs w:val="18"/>
                                <w:lang w:val="id-ID"/>
                              </w:rPr>
                            </w:pPr>
                            <w:r w:rsidRPr="007307A4">
                              <w:rPr>
                                <w:sz w:val="18"/>
                                <w:szCs w:val="18"/>
                                <w:lang w:val="id-ID"/>
                              </w:rPr>
                              <w:t>Gambar 1. Aksesbilitas Lokasi Museum Trinil</w:t>
                            </w:r>
                          </w:p>
                          <w:p w14:paraId="6C2E8810" w14:textId="77E32D6D" w:rsidR="00761A04" w:rsidRPr="007307A4" w:rsidRDefault="00761A04" w:rsidP="007307A4">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D079C2" id="Rectangle 5" o:spid="_x0000_s1039" style="position:absolute;left:0;text-align:left;margin-left:-302.7pt;margin-top:34pt;width:140.55pt;height:40.5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" filled="f" stroked="f" strokeweight="2pt">
                <v:textbox>
                  <w:txbxContent>
                    <w:p w14:paraId="1AFD2622" w14:textId="5026B464" w:rsidR="00761A04" w:rsidRPr="007307A4" w:rsidRDefault="00761A04" w:rsidP="007307A4">
                      <w:pPr>
                        <w:jc w:val="center"/>
                        <w:rPr>
                          <w:sz w:val="18"/>
                          <w:szCs w:val="18"/>
                          <w:lang w:val="id-ID"/>
                        </w:rPr>
                      </w:pPr>
                      <w:r w:rsidRPr="007307A4">
                        <w:rPr>
                          <w:sz w:val="18"/>
                          <w:szCs w:val="18"/>
                          <w:lang w:val="id-ID"/>
                        </w:rPr>
                        <w:t>Gambar 1. Aksesbilitas Lokasi Museum Trinil</w:t>
                      </w:r>
                    </w:p>
                    <w:p w14:paraId="6C2E8810" w14:textId="77E32D6D" w:rsidR="00761A04" w:rsidRPr="007307A4" w:rsidRDefault="00761A04" w:rsidP="007307A4">
                      <w:pPr>
                        <w:jc w:val="center"/>
                        <w:rPr>
                          <w:i/>
                          <w:sz w:val="18"/>
                          <w:szCs w:val="18"/>
                        </w:rPr>
                      </w:pPr>
                      <w:r w:rsidRPr="007307A4">
                        <w:rPr>
                          <w:i/>
                          <w:sz w:val="18"/>
                          <w:szCs w:val="18"/>
                        </w:rPr>
                        <w:t>Sumber : data pribadi.</w:t>
                      </w:r>
                    </w:p>
                  </w:txbxContent>
                </v:textbox>
              </v:rect>
            </w:pict>
          </mc:Fallback>
        </mc:AlternateContent>
      </w:r>
      <w:r w:rsidR="007F46DE" w:rsidRPr="002C6CC1">
        <w:rPr>
          <w:sz w:val="22"/>
          <w:szCs w:val="22"/>
        </w:rPr>
        <w:t>KDB : 50%</w:t>
      </w:r>
      <w:r w:rsidR="00573C5E">
        <w:rPr>
          <w:sz w:val="22"/>
          <w:szCs w:val="22"/>
        </w:rPr>
        <w:t>,</w:t>
      </w:r>
      <w:r w:rsidR="002C6CC1">
        <w:rPr>
          <w:sz w:val="22"/>
          <w:szCs w:val="22"/>
        </w:rPr>
        <w:t xml:space="preserve"> </w:t>
      </w:r>
      <w:r w:rsidR="007F46DE" w:rsidRPr="002C6CC1">
        <w:rPr>
          <w:sz w:val="22"/>
          <w:szCs w:val="22"/>
        </w:rPr>
        <w:t>KLB : 20%</w:t>
      </w:r>
      <w:r w:rsidR="00573C5E">
        <w:rPr>
          <w:sz w:val="22"/>
          <w:szCs w:val="22"/>
        </w:rPr>
        <w:t>,</w:t>
      </w:r>
      <w:r w:rsidR="002C6CC1">
        <w:rPr>
          <w:sz w:val="22"/>
          <w:szCs w:val="22"/>
        </w:rPr>
        <w:t xml:space="preserve"> </w:t>
      </w:r>
      <w:r w:rsidR="007F46DE" w:rsidRPr="002C6CC1">
        <w:rPr>
          <w:sz w:val="22"/>
          <w:szCs w:val="22"/>
        </w:rPr>
        <w:t>GSB : 25% Lebar jalan</w:t>
      </w:r>
      <w:r w:rsidR="00573C5E">
        <w:rPr>
          <w:sz w:val="22"/>
          <w:szCs w:val="22"/>
        </w:rPr>
        <w:t>,</w:t>
      </w:r>
      <w:r w:rsidR="00857A3D">
        <w:rPr>
          <w:sz w:val="22"/>
          <w:szCs w:val="22"/>
        </w:rPr>
        <w:t xml:space="preserve"> </w:t>
      </w:r>
      <w:r w:rsidR="007F46DE" w:rsidRPr="002C6CC1">
        <w:rPr>
          <w:sz w:val="22"/>
          <w:szCs w:val="22"/>
        </w:rPr>
        <w:t>GSP : 5% Lebar Jalan</w:t>
      </w:r>
      <w:r w:rsidR="00573C5E">
        <w:rPr>
          <w:sz w:val="22"/>
          <w:szCs w:val="22"/>
        </w:rPr>
        <w:t>,</w:t>
      </w:r>
      <w:r w:rsidR="00857A3D">
        <w:rPr>
          <w:sz w:val="22"/>
          <w:szCs w:val="22"/>
        </w:rPr>
        <w:t xml:space="preserve"> </w:t>
      </w:r>
      <w:r w:rsidR="007F46DE" w:rsidRPr="002C6CC1">
        <w:rPr>
          <w:sz w:val="22"/>
          <w:szCs w:val="22"/>
        </w:rPr>
        <w:t>RTH : 20%</w:t>
      </w:r>
      <w:r w:rsidR="00857A3D">
        <w:rPr>
          <w:sz w:val="22"/>
          <w:szCs w:val="22"/>
        </w:rPr>
        <w:t>.</w:t>
      </w:r>
    </w:p>
    <w:p w14:paraId="2FE97BD3" w14:textId="7CF48F27" w:rsidR="003E75FD" w:rsidRPr="002C6CC1" w:rsidRDefault="00B261D3" w:rsidP="00DF2DA5">
      <w:pPr>
        <w:jc w:val="left"/>
        <w:rPr>
          <w:rFonts w:eastAsia="Calibri"/>
          <w:b/>
          <w:sz w:val="22"/>
          <w:szCs w:val="22"/>
          <w:lang w:val="id-ID"/>
        </w:rPr>
      </w:pPr>
      <w:r w:rsidRPr="002C6CC1">
        <w:rPr>
          <w:noProof/>
          <w:sz w:val="18"/>
          <w:szCs w:val="18"/>
        </w:rPr>
        <w:drawing>
          <wp:anchor distT="0" distB="0" distL="114300" distR="114300" simplePos="0" relativeHeight="251703808" behindDoc="0" locked="0" layoutInCell="1" allowOverlap="1" wp14:anchorId="17C68924" wp14:editId="19277B6A">
            <wp:simplePos x="0" y="0"/>
            <wp:positionH relativeFrom="column">
              <wp:posOffset>1879917</wp:posOffset>
            </wp:positionH>
            <wp:positionV relativeFrom="paragraph">
              <wp:posOffset>141923</wp:posOffset>
            </wp:positionV>
            <wp:extent cx="627271" cy="1020275"/>
            <wp:effectExtent l="0" t="6032"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8.jpg"/>
                    <pic:cNvPicPr/>
                  </pic:nvPicPr>
                  <pic:blipFill rotWithShape="1">
                    <a:blip r:embed="rId17" cstate="print">
                      <a:extLst>
                        <a:ext uri="{28A0092B-C50C-407E-A947-70E740481C1C}">
                          <a14:useLocalDpi xmlns:a14="http://schemas.microsoft.com/office/drawing/2010/main" val="0"/>
                        </a:ext>
                      </a:extLst>
                    </a:blip>
                    <a:srcRect l="27625" t="7210" r="26934" b="395"/>
                    <a:stretch/>
                  </pic:blipFill>
                  <pic:spPr bwMode="auto">
                    <a:xfrm rot="16200000">
                      <a:off x="0" y="0"/>
                      <a:ext cx="627271" cy="1020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986964" w14:textId="4D24D5B6" w:rsidR="00870420" w:rsidRPr="002C6CC1" w:rsidRDefault="00A4633A" w:rsidP="00DF2DA5">
      <w:pPr>
        <w:jc w:val="left"/>
        <w:rPr>
          <w:rFonts w:eastAsia="Calibri"/>
          <w:b/>
          <w:sz w:val="22"/>
          <w:szCs w:val="22"/>
          <w:lang w:val="id-ID"/>
        </w:rPr>
      </w:pPr>
      <w:r w:rsidRPr="002C6CC1">
        <w:rPr>
          <w:rFonts w:eastAsia="Calibri"/>
          <w:b/>
          <w:noProof/>
          <w:sz w:val="22"/>
          <w:szCs w:val="22"/>
        </w:rPr>
        <w:drawing>
          <wp:anchor distT="0" distB="0" distL="114300" distR="114300" simplePos="0" relativeHeight="251649536" behindDoc="0" locked="0" layoutInCell="1" allowOverlap="1" wp14:anchorId="7D728F6A" wp14:editId="0352F196">
            <wp:simplePos x="0" y="0"/>
            <wp:positionH relativeFrom="page">
              <wp:posOffset>4255770</wp:posOffset>
            </wp:positionH>
            <wp:positionV relativeFrom="paragraph">
              <wp:posOffset>63500</wp:posOffset>
            </wp:positionV>
            <wp:extent cx="395605" cy="930275"/>
            <wp:effectExtent l="0" t="635" r="3810" b="381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jpg"/>
                    <pic:cNvPicPr/>
                  </pic:nvPicPr>
                  <pic:blipFill rotWithShape="1">
                    <a:blip r:embed="rId18" cstate="print">
                      <a:extLst>
                        <a:ext uri="{28A0092B-C50C-407E-A947-70E740481C1C}">
                          <a14:useLocalDpi xmlns:a14="http://schemas.microsoft.com/office/drawing/2010/main" val="0"/>
                        </a:ext>
                      </a:extLst>
                    </a:blip>
                    <a:srcRect l="32996" r="35857"/>
                    <a:stretch/>
                  </pic:blipFill>
                  <pic:spPr bwMode="auto">
                    <a:xfrm rot="16200000">
                      <a:off x="0" y="0"/>
                      <a:ext cx="395605" cy="930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0FC67D" w14:textId="6C3C4883" w:rsidR="00870420" w:rsidRPr="002C6CC1" w:rsidRDefault="00B261D3" w:rsidP="00DF2DA5">
      <w:pPr>
        <w:jc w:val="left"/>
        <w:rPr>
          <w:rFonts w:eastAsia="Calibri"/>
          <w:b/>
          <w:sz w:val="22"/>
          <w:szCs w:val="22"/>
          <w:lang w:val="id-ID"/>
        </w:rPr>
      </w:pPr>
      <w:r w:rsidRPr="002C6CC1">
        <w:rPr>
          <w:rFonts w:eastAsia="Calibri"/>
          <w:b/>
          <w:noProof/>
          <w:sz w:val="22"/>
          <w:szCs w:val="22"/>
        </w:rPr>
        <w:drawing>
          <wp:anchor distT="0" distB="0" distL="114300" distR="114300" simplePos="0" relativeHeight="251682304" behindDoc="0" locked="0" layoutInCell="1" allowOverlap="1" wp14:anchorId="073939AF" wp14:editId="5076CF31">
            <wp:simplePos x="0" y="0"/>
            <wp:positionH relativeFrom="column">
              <wp:posOffset>5242560</wp:posOffset>
            </wp:positionH>
            <wp:positionV relativeFrom="paragraph">
              <wp:posOffset>105410</wp:posOffset>
            </wp:positionV>
            <wp:extent cx="515955" cy="527050"/>
            <wp:effectExtent l="0" t="0" r="0" b="635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6.jpg"/>
                    <pic:cNvPicPr/>
                  </pic:nvPicPr>
                  <pic:blipFill rotWithShape="1">
                    <a:blip r:embed="rId19" cstate="print">
                      <a:extLst>
                        <a:ext uri="{28A0092B-C50C-407E-A947-70E740481C1C}">
                          <a14:useLocalDpi xmlns:a14="http://schemas.microsoft.com/office/drawing/2010/main" val="0"/>
                        </a:ext>
                      </a:extLst>
                    </a:blip>
                    <a:srcRect t="69564"/>
                    <a:stretch/>
                  </pic:blipFill>
                  <pic:spPr bwMode="auto">
                    <a:xfrm>
                      <a:off x="0" y="0"/>
                      <a:ext cx="530453" cy="541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CC1">
        <w:rPr>
          <w:rFonts w:eastAsia="Calibri"/>
          <w:b/>
          <w:noProof/>
          <w:sz w:val="22"/>
          <w:szCs w:val="22"/>
        </w:rPr>
        <w:drawing>
          <wp:anchor distT="0" distB="0" distL="114300" distR="114300" simplePos="0" relativeHeight="251657728" behindDoc="0" locked="0" layoutInCell="1" allowOverlap="1" wp14:anchorId="27B2856F" wp14:editId="7F0DCDB7">
            <wp:simplePos x="0" y="0"/>
            <wp:positionH relativeFrom="column">
              <wp:posOffset>4392930</wp:posOffset>
            </wp:positionH>
            <wp:positionV relativeFrom="paragraph">
              <wp:posOffset>132715</wp:posOffset>
            </wp:positionV>
            <wp:extent cx="755650" cy="498475"/>
            <wp:effectExtent l="0" t="0" r="635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7.jpg"/>
                    <pic:cNvPicPr/>
                  </pic:nvPicPr>
                  <pic:blipFill rotWithShape="1">
                    <a:blip r:embed="rId20" cstate="print">
                      <a:extLst>
                        <a:ext uri="{28A0092B-C50C-407E-A947-70E740481C1C}">
                          <a14:useLocalDpi xmlns:a14="http://schemas.microsoft.com/office/drawing/2010/main" val="0"/>
                        </a:ext>
                      </a:extLst>
                    </a:blip>
                    <a:srcRect l="12155" t="45739" r="15861" b="18220"/>
                    <a:stretch/>
                  </pic:blipFill>
                  <pic:spPr bwMode="auto">
                    <a:xfrm>
                      <a:off x="0" y="0"/>
                      <a:ext cx="755650" cy="498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3EAD35" w14:textId="334C67D0" w:rsidR="00870420" w:rsidRPr="002C6CC1" w:rsidRDefault="00541F6F" w:rsidP="00DF2DA5">
      <w:pPr>
        <w:jc w:val="left"/>
        <w:rPr>
          <w:rFonts w:eastAsia="Calibri"/>
          <w:b/>
          <w:sz w:val="22"/>
          <w:szCs w:val="22"/>
          <w:lang w:val="id-ID"/>
        </w:rPr>
      </w:pPr>
      <w:r w:rsidRPr="002C6CC1">
        <w:rPr>
          <w:rFonts w:eastAsia="Calibri"/>
          <w:b/>
          <w:noProof/>
          <w:sz w:val="22"/>
          <w:szCs w:val="22"/>
        </w:rPr>
        <mc:AlternateContent>
          <mc:Choice Requires="wps">
            <w:drawing>
              <wp:anchor distT="0" distB="0" distL="114300" distR="114300" simplePos="0" relativeHeight="251657728" behindDoc="0" locked="0" layoutInCell="1" allowOverlap="1" wp14:anchorId="551D499C" wp14:editId="7D5078E2">
                <wp:simplePos x="0" y="0"/>
                <wp:positionH relativeFrom="column">
                  <wp:posOffset>1365885</wp:posOffset>
                </wp:positionH>
                <wp:positionV relativeFrom="paragraph">
                  <wp:posOffset>19684</wp:posOffset>
                </wp:positionV>
                <wp:extent cx="1847850" cy="440055"/>
                <wp:effectExtent l="19050" t="19050" r="19050" b="36195"/>
                <wp:wrapNone/>
                <wp:docPr id="11" name="Right Arrow 11"/>
                <wp:cNvGraphicFramePr/>
                <a:graphic xmlns:a="http://schemas.openxmlformats.org/drawingml/2006/main">
                  <a:graphicData uri="http://schemas.microsoft.com/office/word/2010/wordprocessingShape">
                    <wps:wsp>
                      <wps:cNvSpPr/>
                      <wps:spPr>
                        <a:xfrm rot="10800000">
                          <a:off x="0" y="0"/>
                          <a:ext cx="1847850" cy="440055"/>
                        </a:xfrm>
                        <a:prstGeom prst="rightArrow">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5AB54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 o:spid="_x0000_s1026" type="#_x0000_t13" style="position:absolute;margin-left:107.55pt;margin-top:1.55pt;width:145.5pt;height:34.65pt;rotation:18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" adj="19028" fillcolor="#4bacc6 [3208]" strokecolor="#205867 [1608]" strokeweight="2pt"/>
            </w:pict>
          </mc:Fallback>
        </mc:AlternateContent>
      </w:r>
      <w:r w:rsidR="00A4633A" w:rsidRPr="002C6CC1">
        <w:rPr>
          <w:rFonts w:eastAsia="Calibri"/>
          <w:b/>
          <w:noProof/>
          <w:sz w:val="22"/>
          <w:szCs w:val="22"/>
        </w:rPr>
        <w:drawing>
          <wp:anchor distT="0" distB="0" distL="114300" distR="114300" simplePos="0" relativeHeight="251661824" behindDoc="0" locked="0" layoutInCell="1" allowOverlap="1" wp14:anchorId="64841C34" wp14:editId="01B60518">
            <wp:simplePos x="0" y="0"/>
            <wp:positionH relativeFrom="column">
              <wp:posOffset>114300</wp:posOffset>
            </wp:positionH>
            <wp:positionV relativeFrom="paragraph">
              <wp:posOffset>37465</wp:posOffset>
            </wp:positionV>
            <wp:extent cx="1123950" cy="55689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4.jpg"/>
                    <pic:cNvPicPr/>
                  </pic:nvPicPr>
                  <pic:blipFill rotWithShape="1">
                    <a:blip r:embed="rId21" cstate="print">
                      <a:extLst>
                        <a:ext uri="{28A0092B-C50C-407E-A947-70E740481C1C}">
                          <a14:useLocalDpi xmlns:a14="http://schemas.microsoft.com/office/drawing/2010/main" val="0"/>
                        </a:ext>
                      </a:extLst>
                    </a:blip>
                    <a:srcRect t="62741" b="5035"/>
                    <a:stretch/>
                  </pic:blipFill>
                  <pic:spPr bwMode="auto">
                    <a:xfrm>
                      <a:off x="0" y="0"/>
                      <a:ext cx="1123950" cy="5568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87B793" w14:textId="4DA44DE0" w:rsidR="00870420" w:rsidRPr="002C6CC1" w:rsidRDefault="00870420" w:rsidP="00DF2DA5">
      <w:pPr>
        <w:jc w:val="left"/>
        <w:rPr>
          <w:rFonts w:eastAsia="Calibri"/>
          <w:b/>
          <w:sz w:val="22"/>
          <w:szCs w:val="22"/>
          <w:lang w:val="id-ID"/>
        </w:rPr>
      </w:pPr>
    </w:p>
    <w:p w14:paraId="3D9A5CC4" w14:textId="653F8313" w:rsidR="00870420" w:rsidRPr="002C6CC1" w:rsidRDefault="00B261D3" w:rsidP="00DF2DA5">
      <w:pPr>
        <w:jc w:val="left"/>
        <w:rPr>
          <w:rFonts w:eastAsia="Calibri"/>
          <w:b/>
          <w:sz w:val="22"/>
          <w:szCs w:val="22"/>
          <w:lang w:val="id-ID"/>
        </w:rPr>
      </w:pPr>
      <w:r w:rsidRPr="002C6CC1">
        <w:rPr>
          <w:rFonts w:eastAsia="Calibri"/>
          <w:b/>
          <w:noProof/>
          <w:sz w:val="22"/>
          <w:szCs w:val="22"/>
        </w:rPr>
        <w:drawing>
          <wp:anchor distT="0" distB="0" distL="114300" distR="114300" simplePos="0" relativeHeight="251652608" behindDoc="1" locked="0" layoutInCell="1" allowOverlap="1" wp14:anchorId="0391C374" wp14:editId="67366927">
            <wp:simplePos x="0" y="0"/>
            <wp:positionH relativeFrom="column">
              <wp:posOffset>3007995</wp:posOffset>
            </wp:positionH>
            <wp:positionV relativeFrom="paragraph">
              <wp:posOffset>132081</wp:posOffset>
            </wp:positionV>
            <wp:extent cx="1604645" cy="2075815"/>
            <wp:effectExtent l="0" t="0" r="0" b="635"/>
            <wp:wrapTight wrapText="bothSides">
              <wp:wrapPolygon edited="0">
                <wp:start x="0" y="0"/>
                <wp:lineTo x="0" y="21408"/>
                <wp:lineTo x="21284" y="21408"/>
                <wp:lineTo x="21284" y="0"/>
                <wp:lineTo x="0" y="0"/>
              </wp:wrapPolygon>
            </wp:wrapTight>
            <wp:docPr id="66" name="Picture 66" descr="F:\TUGAS KULIAH\Tugas Semester 7\Konsep\KONSEP REVISI FIX\GAMBAR\6.matahari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TUGAS KULIAH\Tugas Semester 7\Konsep\KONSEP REVISI FIX\GAMBAR\6.matahari_001.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475" t="8515" r="4368" b="9028"/>
                    <a:stretch/>
                  </pic:blipFill>
                  <pic:spPr bwMode="auto">
                    <a:xfrm>
                      <a:off x="0" y="0"/>
                      <a:ext cx="1604645" cy="20758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E5A74A" w14:textId="61EF3D41" w:rsidR="00870420" w:rsidRPr="002C6CC1" w:rsidRDefault="002C3BA6" w:rsidP="00DF2DA5">
      <w:pPr>
        <w:jc w:val="left"/>
        <w:rPr>
          <w:rFonts w:eastAsia="Calibri"/>
          <w:b/>
          <w:sz w:val="22"/>
          <w:szCs w:val="22"/>
          <w:lang w:val="id-ID"/>
        </w:rPr>
      </w:pPr>
      <w:r w:rsidRPr="002C6CC1">
        <w:rPr>
          <w:noProof/>
        </w:rPr>
        <w:drawing>
          <wp:anchor distT="0" distB="0" distL="114300" distR="114300" simplePos="0" relativeHeight="251686400" behindDoc="0" locked="0" layoutInCell="1" allowOverlap="1" wp14:anchorId="78D63D03" wp14:editId="47C6A83E">
            <wp:simplePos x="0" y="0"/>
            <wp:positionH relativeFrom="column">
              <wp:posOffset>1480185</wp:posOffset>
            </wp:positionH>
            <wp:positionV relativeFrom="paragraph">
              <wp:posOffset>170180</wp:posOffset>
            </wp:positionV>
            <wp:extent cx="1524000" cy="1863725"/>
            <wp:effectExtent l="0" t="0" r="0" b="3175"/>
            <wp:wrapSquare wrapText="bothSides"/>
            <wp:docPr id="74" name="Picture 74" descr="F:\TUGAS KULIAH\Tugas Semester 7\Konsep\KONSEP REVISI FIX\GAMBAR\6.bising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TUGAS KULIAH\Tugas Semester 7\Konsep\KONSEP REVISI FIX\GAMBAR\6.bising_00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899" t="1549" r="22076" b="1651"/>
                    <a:stretch/>
                  </pic:blipFill>
                  <pic:spPr bwMode="auto">
                    <a:xfrm>
                      <a:off x="0" y="0"/>
                      <a:ext cx="1524000" cy="18637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61D3" w:rsidRPr="002C6CC1">
        <w:rPr>
          <w:rFonts w:eastAsia="Calibri"/>
          <w:b/>
          <w:noProof/>
          <w:sz w:val="22"/>
          <w:szCs w:val="22"/>
        </w:rPr>
        <w:drawing>
          <wp:anchor distT="0" distB="0" distL="114300" distR="114300" simplePos="0" relativeHeight="251661824" behindDoc="0" locked="0" layoutInCell="1" allowOverlap="1" wp14:anchorId="31FBF78B" wp14:editId="3B968A3E">
            <wp:simplePos x="0" y="0"/>
            <wp:positionH relativeFrom="column">
              <wp:posOffset>4608195</wp:posOffset>
            </wp:positionH>
            <wp:positionV relativeFrom="paragraph">
              <wp:posOffset>133350</wp:posOffset>
            </wp:positionV>
            <wp:extent cx="1151255" cy="1628775"/>
            <wp:effectExtent l="0" t="0" r="0" b="9525"/>
            <wp:wrapSquare wrapText="bothSides"/>
            <wp:docPr id="67" name="Picture 67" descr="F:\TUGAS KULIAH\Tugas Semester 7\Konsep\KONSEP REVISI FIX\GAMBAR\6.angin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TUGAS KULIAH\Tugas Semester 7\Konsep\KONSEP REVISI FIX\GAMBAR\6.angin_0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51255" cy="1628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61D3" w:rsidRPr="002C6CC1">
        <w:rPr>
          <w:rFonts w:eastAsia="Calibri"/>
          <w:b/>
          <w:noProof/>
          <w:sz w:val="22"/>
          <w:szCs w:val="22"/>
        </w:rPr>
        <w:drawing>
          <wp:anchor distT="0" distB="0" distL="114300" distR="114300" simplePos="0" relativeHeight="251674112" behindDoc="0" locked="0" layoutInCell="1" allowOverlap="1" wp14:anchorId="5AC82335" wp14:editId="32B59D97">
            <wp:simplePos x="0" y="0"/>
            <wp:positionH relativeFrom="column">
              <wp:posOffset>3175</wp:posOffset>
            </wp:positionH>
            <wp:positionV relativeFrom="paragraph">
              <wp:posOffset>147955</wp:posOffset>
            </wp:positionV>
            <wp:extent cx="1343025" cy="1924050"/>
            <wp:effectExtent l="0" t="0" r="9525" b="0"/>
            <wp:wrapSquare wrapText="bothSides"/>
            <wp:docPr id="70" name="Picture 70" descr="F:\TUGAS KULIAH\Tugas Semester 7\Konsep\KONSEP REVISI FIX\GAMBAR\6.hujan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TUGAS KULIAH\Tugas Semester 7\Konsep\KONSEP REVISI FIX\GAMBAR\6.hujan_001.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3697" t="7497" r="32338" b="3411"/>
                    <a:stretch/>
                  </pic:blipFill>
                  <pic:spPr bwMode="auto">
                    <a:xfrm>
                      <a:off x="0" y="0"/>
                      <a:ext cx="1343025" cy="19240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4FA4CA" w14:textId="68B72674" w:rsidR="00870420" w:rsidRPr="002C6CC1" w:rsidRDefault="00541F6F" w:rsidP="00DF2DA5">
      <w:pPr>
        <w:jc w:val="left"/>
        <w:rPr>
          <w:rFonts w:eastAsia="Calibri"/>
          <w:b/>
          <w:sz w:val="22"/>
          <w:szCs w:val="22"/>
          <w:lang w:val="id-ID"/>
        </w:rPr>
      </w:pPr>
      <w:r w:rsidRPr="002C6CC1">
        <w:rPr>
          <w:rFonts w:eastAsia="Calibri"/>
          <w:b/>
          <w:noProof/>
          <w:sz w:val="22"/>
          <w:szCs w:val="22"/>
        </w:rPr>
        <mc:AlternateContent>
          <mc:Choice Requires="wps">
            <w:drawing>
              <wp:anchor distT="0" distB="0" distL="114300" distR="114300" simplePos="0" relativeHeight="251663872" behindDoc="0" locked="0" layoutInCell="1" allowOverlap="1" wp14:anchorId="78706FCC" wp14:editId="137806AE">
                <wp:simplePos x="0" y="0"/>
                <wp:positionH relativeFrom="column">
                  <wp:posOffset>-2768600</wp:posOffset>
                </wp:positionH>
                <wp:positionV relativeFrom="paragraph">
                  <wp:posOffset>152400</wp:posOffset>
                </wp:positionV>
                <wp:extent cx="1876425" cy="352425"/>
                <wp:effectExtent l="0" t="0" r="0" b="0"/>
                <wp:wrapNone/>
                <wp:docPr id="14" name="Rectangle 14"/>
                <wp:cNvGraphicFramePr/>
                <a:graphic xmlns:a="http://schemas.openxmlformats.org/drawingml/2006/main">
                  <a:graphicData uri="http://schemas.microsoft.com/office/word/2010/wordprocessingShape">
                    <wps:wsp>
                      <wps:cNvSpPr/>
                      <wps:spPr>
                        <a:xfrm>
                          <a:off x="0" y="0"/>
                          <a:ext cx="1876425" cy="35242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CB128DB" w14:textId="2FC2E4C9" w:rsidR="00761A04" w:rsidRPr="00C60F13" w:rsidRDefault="00761A04" w:rsidP="00C06A90">
                            <w:pPr>
                              <w:jc w:val="center"/>
                              <w:rPr>
                                <w:sz w:val="18"/>
                                <w:szCs w:val="18"/>
                              </w:rPr>
                            </w:pPr>
                            <w:r>
                              <w:rPr>
                                <w:sz w:val="18"/>
                                <w:szCs w:val="18"/>
                                <w:lang w:val="id-ID"/>
                              </w:rPr>
                              <w:t>Gambar 3</w:t>
                            </w:r>
                            <w:r>
                              <w:rPr>
                                <w:sz w:val="18"/>
                                <w:szCs w:val="18"/>
                              </w:rPr>
                              <w:t>. Analisan Site</w:t>
                            </w:r>
                          </w:p>
                          <w:p w14:paraId="537928C2" w14:textId="77777777" w:rsidR="00761A04" w:rsidRPr="007307A4" w:rsidRDefault="00761A04" w:rsidP="00C06A90">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06FCC" id="Rectangle 14" o:spid="_x0000_s1040" style="position:absolute;margin-left:-218pt;margin-top:12pt;width:147.75pt;height:27.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" filled="f" stroked="f" strokeweight="2pt">
                <v:textbox>
                  <w:txbxContent>
                    <w:p w14:paraId="1CB128DB" w14:textId="2FC2E4C9" w:rsidR="00761A04" w:rsidRPr="00C60F13" w:rsidRDefault="00761A04" w:rsidP="00C06A90">
                      <w:pPr>
                        <w:jc w:val="center"/>
                        <w:rPr>
                          <w:sz w:val="18"/>
                          <w:szCs w:val="18"/>
                        </w:rPr>
                      </w:pPr>
                      <w:r>
                        <w:rPr>
                          <w:sz w:val="18"/>
                          <w:szCs w:val="18"/>
                          <w:lang w:val="id-ID"/>
                        </w:rPr>
                        <w:t>Gambar 3</w:t>
                      </w:r>
                      <w:r>
                        <w:rPr>
                          <w:sz w:val="18"/>
                          <w:szCs w:val="18"/>
                        </w:rPr>
                        <w:t>. Analisan Site</w:t>
                      </w:r>
                    </w:p>
                    <w:p w14:paraId="537928C2" w14:textId="77777777" w:rsidR="00761A04" w:rsidRPr="007307A4" w:rsidRDefault="00761A04" w:rsidP="00C06A90">
                      <w:pPr>
                        <w:jc w:val="center"/>
                        <w:rPr>
                          <w:i/>
                          <w:sz w:val="18"/>
                          <w:szCs w:val="18"/>
                        </w:rPr>
                      </w:pPr>
                      <w:r w:rsidRPr="007307A4">
                        <w:rPr>
                          <w:i/>
                          <w:sz w:val="18"/>
                          <w:szCs w:val="18"/>
                        </w:rPr>
                        <w:t>Sumber : data pribadi.</w:t>
                      </w:r>
                    </w:p>
                  </w:txbxContent>
                </v:textbox>
              </v:rect>
            </w:pict>
          </mc:Fallback>
        </mc:AlternateContent>
      </w:r>
    </w:p>
    <w:p w14:paraId="08977B5B" w14:textId="32365066" w:rsidR="00541F6F" w:rsidRPr="00541F6F" w:rsidRDefault="00370EAD" w:rsidP="00541F6F">
      <w:pPr>
        <w:jc w:val="left"/>
        <w:rPr>
          <w:rFonts w:eastAsia="Calibri"/>
          <w:b/>
          <w:sz w:val="22"/>
          <w:szCs w:val="22"/>
          <w:lang w:val="id-ID"/>
        </w:rPr>
      </w:pPr>
      <w:r w:rsidRPr="002C6CC1">
        <w:rPr>
          <w:rFonts w:eastAsia="Calibri"/>
          <w:b/>
          <w:noProof/>
          <w:sz w:val="22"/>
          <w:szCs w:val="22"/>
        </w:rPr>
        <mc:AlternateContent>
          <mc:Choice Requires="wps">
            <w:drawing>
              <wp:anchor distT="0" distB="0" distL="114300" distR="114300" simplePos="0" relativeHeight="251658752" behindDoc="0" locked="0" layoutInCell="1" allowOverlap="1" wp14:anchorId="4494960F" wp14:editId="419C1628">
                <wp:simplePos x="0" y="0"/>
                <wp:positionH relativeFrom="column">
                  <wp:posOffset>1791244</wp:posOffset>
                </wp:positionH>
                <wp:positionV relativeFrom="paragraph">
                  <wp:posOffset>646722</wp:posOffset>
                </wp:positionV>
                <wp:extent cx="165534" cy="98676"/>
                <wp:effectExtent l="0" t="0" r="1588" b="0"/>
                <wp:wrapNone/>
                <wp:docPr id="12" name="Rectangle 12"/>
                <wp:cNvGraphicFramePr/>
                <a:graphic xmlns:a="http://schemas.openxmlformats.org/drawingml/2006/main">
                  <a:graphicData uri="http://schemas.microsoft.com/office/word/2010/wordprocessingShape">
                    <wps:wsp>
                      <wps:cNvSpPr/>
                      <wps:spPr>
                        <a:xfrm rot="16200000">
                          <a:off x="0" y="0"/>
                          <a:ext cx="165534" cy="98676"/>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01C7A8D" w14:textId="77777777" w:rsidR="00761A04" w:rsidRPr="00D97E8D" w:rsidRDefault="00761A04" w:rsidP="00370EAD">
                            <w:pPr>
                              <w:jc w:val="center"/>
                              <w:rPr>
                                <w:lang w:val="id-ID"/>
                              </w:rPr>
                            </w:pPr>
                            <w:r>
                              <w:rPr>
                                <w:lang w:val="id-ID"/>
                              </w:rPr>
                              <w: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94960F" id="Rectangle 12" o:spid="_x0000_s1041" style="position:absolute;margin-left:141.05pt;margin-top:50.9pt;width:13.05pt;height:7.75pt;rotation:-9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" filled="f" stroked="f" strokeweight="2pt">
                <v:textbox>
                  <w:txbxContent>
                    <w:p w14:paraId="101C7A8D" w14:textId="77777777" w:rsidR="00761A04" w:rsidRPr="00D97E8D" w:rsidRDefault="00761A04" w:rsidP="00370EAD">
                      <w:pPr>
                        <w:jc w:val="center"/>
                        <w:rPr>
                          <w:lang w:val="id-ID"/>
                        </w:rPr>
                      </w:pPr>
                      <w:r>
                        <w:rPr>
                          <w:lang w:val="id-ID"/>
                        </w:rPr>
                        <w:t>U</w:t>
                      </w:r>
                    </w:p>
                  </w:txbxContent>
                </v:textbox>
              </v:rect>
            </w:pict>
          </mc:Fallback>
        </mc:AlternateContent>
      </w:r>
    </w:p>
    <w:p w14:paraId="2B313821" w14:textId="77777777" w:rsidR="00541F6F" w:rsidRDefault="00541F6F" w:rsidP="007E74E8">
      <w:pPr>
        <w:ind w:right="-2"/>
        <w:rPr>
          <w:sz w:val="22"/>
          <w:szCs w:val="22"/>
        </w:rPr>
      </w:pPr>
    </w:p>
    <w:p w14:paraId="1A430928" w14:textId="77777777" w:rsidR="00541F6F" w:rsidRDefault="00541F6F" w:rsidP="007E74E8">
      <w:pPr>
        <w:ind w:right="-2"/>
        <w:rPr>
          <w:sz w:val="22"/>
          <w:szCs w:val="22"/>
        </w:rPr>
      </w:pPr>
    </w:p>
    <w:p w14:paraId="18C2FBBB" w14:textId="77777777" w:rsidR="00541F6F" w:rsidRDefault="00541F6F" w:rsidP="007E74E8">
      <w:pPr>
        <w:ind w:right="-2"/>
        <w:rPr>
          <w:sz w:val="22"/>
          <w:szCs w:val="22"/>
        </w:rPr>
      </w:pPr>
    </w:p>
    <w:p w14:paraId="7B5D7796" w14:textId="6EEA9C4A" w:rsidR="00CF5128" w:rsidRPr="002C6CC1" w:rsidRDefault="00B62F2B" w:rsidP="007E74E8">
      <w:pPr>
        <w:ind w:right="-2"/>
        <w:rPr>
          <w:sz w:val="22"/>
          <w:szCs w:val="22"/>
        </w:rPr>
      </w:pPr>
      <w:r>
        <w:rPr>
          <w:sz w:val="22"/>
          <w:szCs w:val="22"/>
        </w:rPr>
        <w:lastRenderedPageBreak/>
        <w:t>Sintesis tapak secara umum</w:t>
      </w:r>
    </w:p>
    <w:p w14:paraId="5F507769" w14:textId="39C74092" w:rsidR="00CF5128" w:rsidRPr="002C6CC1" w:rsidRDefault="007E74E8" w:rsidP="007E74E8">
      <w:pPr>
        <w:ind w:right="-2"/>
        <w:rPr>
          <w:sz w:val="22"/>
          <w:szCs w:val="22"/>
        </w:rPr>
      </w:pPr>
      <w:r w:rsidRPr="002C6CC1">
        <w:rPr>
          <w:sz w:val="22"/>
          <w:szCs w:val="22"/>
        </w:rPr>
        <w:t xml:space="preserve">(a) </w:t>
      </w:r>
      <w:r w:rsidR="00CF5128" w:rsidRPr="002C6CC1">
        <w:rPr>
          <w:sz w:val="22"/>
          <w:szCs w:val="22"/>
        </w:rPr>
        <w:t>Tapak berada pada area pemukiman dan Bengawan Solo</w:t>
      </w:r>
      <w:r w:rsidRPr="002C6CC1">
        <w:rPr>
          <w:sz w:val="22"/>
          <w:szCs w:val="22"/>
        </w:rPr>
        <w:t xml:space="preserve">. (b) </w:t>
      </w:r>
      <w:r w:rsidR="00CF5128" w:rsidRPr="002C6CC1">
        <w:rPr>
          <w:sz w:val="22"/>
          <w:szCs w:val="22"/>
        </w:rPr>
        <w:t>Analisa di atas (Klimatogi matahari, hujan, angin dan kebisingan harus direspon dengan cara memberikan solusi pada desain misal, untuk mengurangi kebisingan maka di tambahkan vegetasi agar dapat di filter, untuk hujan maka disediakan saluran kawasan dan tampungan agar keluar pada saluran akhir (bengawan solo) dalam keadaan layak buang.</w:t>
      </w:r>
    </w:p>
    <w:p w14:paraId="6B06F71A" w14:textId="192275D8" w:rsidR="00B518FA" w:rsidRPr="002C6CC1" w:rsidRDefault="00B62F2B" w:rsidP="007E74E8">
      <w:pPr>
        <w:ind w:right="-2"/>
        <w:rPr>
          <w:sz w:val="22"/>
          <w:szCs w:val="22"/>
        </w:rPr>
      </w:pPr>
      <w:r>
        <w:rPr>
          <w:sz w:val="22"/>
          <w:szCs w:val="22"/>
        </w:rPr>
        <w:t>Sintesis tapak b</w:t>
      </w:r>
      <w:r w:rsidR="00B518FA" w:rsidRPr="002C6CC1">
        <w:rPr>
          <w:sz w:val="22"/>
          <w:szCs w:val="22"/>
        </w:rPr>
        <w:t>erkaitan dengan Tema</w:t>
      </w:r>
      <w:r w:rsidR="00870420" w:rsidRPr="002C6CC1">
        <w:rPr>
          <w:sz w:val="22"/>
          <w:szCs w:val="22"/>
        </w:rPr>
        <w:t>.</w:t>
      </w:r>
    </w:p>
    <w:p w14:paraId="0C723AA0" w14:textId="4BED3F52" w:rsidR="00B518FA" w:rsidRPr="002C6CC1" w:rsidRDefault="007E74E8" w:rsidP="007E74E8">
      <w:pPr>
        <w:ind w:right="-2"/>
        <w:rPr>
          <w:sz w:val="22"/>
          <w:szCs w:val="22"/>
        </w:rPr>
      </w:pPr>
      <w:r w:rsidRPr="002C6CC1">
        <w:rPr>
          <w:sz w:val="22"/>
          <w:szCs w:val="22"/>
        </w:rPr>
        <w:t xml:space="preserve">(a) </w:t>
      </w:r>
      <w:r w:rsidR="00B518FA" w:rsidRPr="002C6CC1">
        <w:rPr>
          <w:sz w:val="22"/>
          <w:szCs w:val="22"/>
        </w:rPr>
        <w:t>Untuk vegetasi pembatas (barier) didominasi menggunakan tanaman bambu dikarenakan bambu adalah ciri khas dari nama Kabupaten Ngawi, yang berasal dari bahasa sansekerta “AWI” memiliki arti bambu.</w:t>
      </w:r>
      <w:r w:rsidRPr="002C6CC1">
        <w:rPr>
          <w:sz w:val="22"/>
          <w:szCs w:val="22"/>
        </w:rPr>
        <w:t xml:space="preserve"> (b) </w:t>
      </w:r>
      <w:r w:rsidR="00B518FA" w:rsidRPr="002C6CC1">
        <w:rPr>
          <w:sz w:val="22"/>
          <w:szCs w:val="22"/>
        </w:rPr>
        <w:t>Pada penataan massa nantinya perletakan pendopo selalu diletakkan pada bagian depan sesuai dengan adat setempat.</w:t>
      </w:r>
      <w:r w:rsidRPr="002C6CC1">
        <w:rPr>
          <w:sz w:val="22"/>
          <w:szCs w:val="22"/>
        </w:rPr>
        <w:t xml:space="preserve"> (c) </w:t>
      </w:r>
      <w:r w:rsidR="00B518FA" w:rsidRPr="002C6CC1">
        <w:rPr>
          <w:sz w:val="22"/>
          <w:szCs w:val="22"/>
        </w:rPr>
        <w:t>Penataan sirkulasi pada area wahana akan dibuat spiral menyatu dengan bentuk bengawan.</w:t>
      </w:r>
    </w:p>
    <w:p w14:paraId="2021116F" w14:textId="1E97377F" w:rsidR="000F09BA" w:rsidRPr="002C6CC1" w:rsidRDefault="000F09BA" w:rsidP="000F09BA">
      <w:pPr>
        <w:tabs>
          <w:tab w:val="left" w:pos="1050"/>
        </w:tabs>
        <w:rPr>
          <w:rFonts w:eastAsia="Calibri"/>
          <w:sz w:val="22"/>
          <w:szCs w:val="22"/>
          <w:lang w:val="id-ID"/>
        </w:rPr>
      </w:pPr>
    </w:p>
    <w:p w14:paraId="4FF03597" w14:textId="5FDDB4AA" w:rsidR="009C742E" w:rsidRPr="002C6CC1" w:rsidRDefault="00042A0B" w:rsidP="00042A0B">
      <w:pPr>
        <w:ind w:left="284" w:hanging="284"/>
        <w:rPr>
          <w:rFonts w:eastAsia="Calibri"/>
          <w:b/>
          <w:sz w:val="22"/>
          <w:szCs w:val="22"/>
          <w:lang w:val="id-ID"/>
        </w:rPr>
      </w:pPr>
      <w:r w:rsidRPr="002C6CC1">
        <w:rPr>
          <w:rFonts w:eastAsia="Calibri"/>
          <w:b/>
          <w:sz w:val="22"/>
          <w:szCs w:val="22"/>
          <w:lang w:val="id-ID"/>
        </w:rPr>
        <w:t xml:space="preserve">5. </w:t>
      </w:r>
      <w:r w:rsidR="009C742E" w:rsidRPr="002C6CC1">
        <w:rPr>
          <w:rFonts w:eastAsia="Calibri"/>
          <w:b/>
          <w:sz w:val="22"/>
          <w:szCs w:val="22"/>
          <w:lang w:val="id-ID"/>
        </w:rPr>
        <w:t>Pemba</w:t>
      </w:r>
      <w:r w:rsidR="00945448" w:rsidRPr="002C6CC1">
        <w:rPr>
          <w:rFonts w:eastAsia="Calibri"/>
          <w:b/>
          <w:sz w:val="22"/>
          <w:szCs w:val="22"/>
          <w:lang w:val="id-ID"/>
        </w:rPr>
        <w:t>h</w:t>
      </w:r>
      <w:r w:rsidR="009C742E" w:rsidRPr="002C6CC1">
        <w:rPr>
          <w:rFonts w:eastAsia="Calibri"/>
          <w:b/>
          <w:sz w:val="22"/>
          <w:szCs w:val="22"/>
          <w:lang w:val="id-ID"/>
        </w:rPr>
        <w:t>asan</w:t>
      </w:r>
    </w:p>
    <w:p w14:paraId="40ED4267" w14:textId="5768D737" w:rsidR="002337D3" w:rsidRPr="002C6CC1" w:rsidRDefault="00B62F2B" w:rsidP="00F67AA6">
      <w:pPr>
        <w:rPr>
          <w:rFonts w:eastAsia="Calibri"/>
          <w:b/>
          <w:sz w:val="22"/>
          <w:szCs w:val="22"/>
          <w:lang w:val="id-ID"/>
        </w:rPr>
      </w:pPr>
      <w:r w:rsidRPr="002C6CC1">
        <w:rPr>
          <w:rFonts w:eastAsia="Calibri"/>
          <w:b/>
          <w:noProof/>
          <w:sz w:val="22"/>
          <w:szCs w:val="22"/>
        </w:rPr>
        <w:drawing>
          <wp:anchor distT="0" distB="0" distL="114300" distR="114300" simplePos="0" relativeHeight="251578880" behindDoc="0" locked="0" layoutInCell="1" allowOverlap="1" wp14:anchorId="4D568ACA" wp14:editId="7AF75BAE">
            <wp:simplePos x="0" y="0"/>
            <wp:positionH relativeFrom="column">
              <wp:posOffset>880110</wp:posOffset>
            </wp:positionH>
            <wp:positionV relativeFrom="paragraph">
              <wp:posOffset>5080</wp:posOffset>
            </wp:positionV>
            <wp:extent cx="4000500" cy="2124075"/>
            <wp:effectExtent l="0" t="0" r="0" b="9525"/>
            <wp:wrapSquare wrapText="bothSides"/>
            <wp:docPr id="3" name="Picture 3" descr="E:\TUGAS KULIAH\Tugas Semester 8\TUGAS AKHIR\Pengumpulan Akhir\S\sala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UGAS KULIAH\Tugas Semester 8\TUGAS AKHIR\Pengumpulan Akhir\S\salah\Captur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00500" cy="2124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DE8BCA" w14:textId="77777777" w:rsidR="002337D3" w:rsidRPr="002C6CC1" w:rsidRDefault="002337D3" w:rsidP="002337D3">
      <w:pPr>
        <w:rPr>
          <w:rFonts w:eastAsia="Calibri"/>
          <w:sz w:val="22"/>
          <w:szCs w:val="22"/>
          <w:lang w:val="id-ID"/>
        </w:rPr>
      </w:pPr>
    </w:p>
    <w:p w14:paraId="0710EED0" w14:textId="687E6458" w:rsidR="002337D3" w:rsidRPr="002C6CC1" w:rsidRDefault="002337D3" w:rsidP="002337D3">
      <w:pPr>
        <w:rPr>
          <w:rFonts w:eastAsia="Calibri"/>
          <w:sz w:val="22"/>
          <w:szCs w:val="22"/>
          <w:lang w:val="id-ID"/>
        </w:rPr>
      </w:pPr>
    </w:p>
    <w:p w14:paraId="1DD3B2E2" w14:textId="581650D4" w:rsidR="002337D3" w:rsidRPr="002C6CC1" w:rsidRDefault="002337D3" w:rsidP="002337D3">
      <w:pPr>
        <w:rPr>
          <w:rFonts w:eastAsia="Calibri"/>
          <w:sz w:val="22"/>
          <w:szCs w:val="22"/>
          <w:lang w:val="id-ID"/>
        </w:rPr>
      </w:pPr>
    </w:p>
    <w:p w14:paraId="678AD611" w14:textId="19C7520C" w:rsidR="002337D3" w:rsidRPr="002C6CC1" w:rsidRDefault="002337D3" w:rsidP="002337D3">
      <w:pPr>
        <w:rPr>
          <w:rFonts w:eastAsia="Calibri"/>
          <w:sz w:val="22"/>
          <w:szCs w:val="22"/>
          <w:lang w:val="id-ID"/>
        </w:rPr>
      </w:pPr>
    </w:p>
    <w:p w14:paraId="30A98987" w14:textId="77777777" w:rsidR="002337D3" w:rsidRPr="002C6CC1" w:rsidRDefault="002337D3" w:rsidP="002337D3">
      <w:pPr>
        <w:rPr>
          <w:rFonts w:eastAsia="Calibri"/>
          <w:sz w:val="22"/>
          <w:szCs w:val="22"/>
          <w:lang w:val="id-ID"/>
        </w:rPr>
      </w:pPr>
    </w:p>
    <w:p w14:paraId="75B4618A" w14:textId="5562862D" w:rsidR="002337D3" w:rsidRPr="002C6CC1" w:rsidRDefault="002337D3" w:rsidP="002337D3">
      <w:pPr>
        <w:rPr>
          <w:rFonts w:eastAsia="Calibri"/>
          <w:sz w:val="22"/>
          <w:szCs w:val="22"/>
          <w:lang w:val="id-ID"/>
        </w:rPr>
      </w:pPr>
    </w:p>
    <w:p w14:paraId="6767C207" w14:textId="1A06F452" w:rsidR="002337D3" w:rsidRPr="002C6CC1" w:rsidRDefault="002337D3" w:rsidP="002337D3">
      <w:pPr>
        <w:rPr>
          <w:rFonts w:eastAsia="Calibri"/>
          <w:sz w:val="22"/>
          <w:szCs w:val="22"/>
          <w:lang w:val="id-ID"/>
        </w:rPr>
      </w:pPr>
    </w:p>
    <w:p w14:paraId="0C5887CE" w14:textId="77777777" w:rsidR="007E74E8" w:rsidRDefault="007E74E8" w:rsidP="002337D3">
      <w:pPr>
        <w:rPr>
          <w:rFonts w:eastAsia="Calibri"/>
          <w:sz w:val="22"/>
          <w:szCs w:val="22"/>
          <w:lang w:val="id-ID"/>
        </w:rPr>
      </w:pPr>
    </w:p>
    <w:p w14:paraId="0A9B634A" w14:textId="77777777" w:rsidR="00211D52" w:rsidRDefault="00211D52" w:rsidP="002337D3">
      <w:pPr>
        <w:rPr>
          <w:rFonts w:eastAsia="Calibri"/>
          <w:sz w:val="22"/>
          <w:szCs w:val="22"/>
          <w:lang w:val="id-ID"/>
        </w:rPr>
      </w:pPr>
    </w:p>
    <w:p w14:paraId="063CBBAB" w14:textId="055E9AF8" w:rsidR="00211D52" w:rsidRPr="002C6CC1" w:rsidRDefault="00211D52" w:rsidP="002337D3">
      <w:pPr>
        <w:rPr>
          <w:rFonts w:eastAsia="Calibri"/>
          <w:sz w:val="22"/>
          <w:szCs w:val="22"/>
          <w:lang w:val="id-ID"/>
        </w:rPr>
      </w:pPr>
    </w:p>
    <w:p w14:paraId="0A5BE5FD" w14:textId="196BDD49" w:rsidR="002337D3" w:rsidRPr="002C6CC1" w:rsidRDefault="00B62F2B" w:rsidP="002337D3">
      <w:pPr>
        <w:rPr>
          <w:rFonts w:eastAsia="Calibri"/>
          <w:sz w:val="22"/>
          <w:szCs w:val="22"/>
          <w:lang w:val="id-ID"/>
        </w:rPr>
      </w:pPr>
      <w:r w:rsidRPr="002C6CC1">
        <w:rPr>
          <w:rFonts w:eastAsia="Calibri"/>
          <w:b/>
          <w:noProof/>
          <w:sz w:val="22"/>
          <w:szCs w:val="22"/>
        </w:rPr>
        <mc:AlternateContent>
          <mc:Choice Requires="wps">
            <w:drawing>
              <wp:anchor distT="0" distB="0" distL="114300" distR="114300" simplePos="0" relativeHeight="251696640" behindDoc="0" locked="0" layoutInCell="1" allowOverlap="1" wp14:anchorId="78FA989C" wp14:editId="1E96BDA5">
                <wp:simplePos x="0" y="0"/>
                <wp:positionH relativeFrom="column">
                  <wp:posOffset>2038350</wp:posOffset>
                </wp:positionH>
                <wp:positionV relativeFrom="paragraph">
                  <wp:posOffset>63500</wp:posOffset>
                </wp:positionV>
                <wp:extent cx="1990725" cy="361315"/>
                <wp:effectExtent l="0" t="0" r="0" b="0"/>
                <wp:wrapNone/>
                <wp:docPr id="15" name="Rectangle 15"/>
                <wp:cNvGraphicFramePr/>
                <a:graphic xmlns:a="http://schemas.openxmlformats.org/drawingml/2006/main">
                  <a:graphicData uri="http://schemas.microsoft.com/office/word/2010/wordprocessingShape">
                    <wps:wsp>
                      <wps:cNvSpPr/>
                      <wps:spPr>
                        <a:xfrm>
                          <a:off x="0" y="0"/>
                          <a:ext cx="1990725" cy="36131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3B2FB96" w14:textId="5A878D13" w:rsidR="00761A04" w:rsidRPr="0058060A" w:rsidRDefault="00761A04" w:rsidP="00C06A90">
                            <w:pPr>
                              <w:jc w:val="center"/>
                              <w:rPr>
                                <w:sz w:val="18"/>
                                <w:szCs w:val="18"/>
                              </w:rPr>
                            </w:pPr>
                            <w:r>
                              <w:rPr>
                                <w:sz w:val="18"/>
                                <w:szCs w:val="18"/>
                              </w:rPr>
                              <w:t>Diagram 2</w:t>
                            </w:r>
                            <w:r w:rsidRPr="007307A4">
                              <w:rPr>
                                <w:sz w:val="18"/>
                                <w:szCs w:val="18"/>
                                <w:lang w:val="id-ID"/>
                              </w:rPr>
                              <w:t xml:space="preserve">. </w:t>
                            </w:r>
                            <w:r>
                              <w:rPr>
                                <w:sz w:val="18"/>
                                <w:szCs w:val="18"/>
                              </w:rPr>
                              <w:t>Konsep Rancangan</w:t>
                            </w:r>
                          </w:p>
                          <w:p w14:paraId="046A49CA" w14:textId="77777777" w:rsidR="00761A04" w:rsidRPr="007307A4" w:rsidRDefault="00761A04" w:rsidP="00C06A90">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8FA989C" id="Rectangle 15" o:spid="_x0000_s1042" style="position:absolute;left:0;text-align:left;margin-left:160.5pt;margin-top:5pt;width:156.75pt;height:28.45pt;z-index:251696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" filled="f" stroked="f" strokeweight="2pt">
                <v:textbox>
                  <w:txbxContent>
                    <w:p w14:paraId="03B2FB96" w14:textId="5A878D13" w:rsidR="00761A04" w:rsidRPr="0058060A" w:rsidRDefault="00761A04" w:rsidP="00C06A90">
                      <w:pPr>
                        <w:jc w:val="center"/>
                        <w:rPr>
                          <w:sz w:val="18"/>
                          <w:szCs w:val="18"/>
                        </w:rPr>
                      </w:pPr>
                      <w:r>
                        <w:rPr>
                          <w:sz w:val="18"/>
                          <w:szCs w:val="18"/>
                        </w:rPr>
                        <w:t>Diagram 2</w:t>
                      </w:r>
                      <w:r w:rsidRPr="007307A4">
                        <w:rPr>
                          <w:sz w:val="18"/>
                          <w:szCs w:val="18"/>
                          <w:lang w:val="id-ID"/>
                        </w:rPr>
                        <w:t xml:space="preserve">. </w:t>
                      </w:r>
                      <w:r>
                        <w:rPr>
                          <w:sz w:val="18"/>
                          <w:szCs w:val="18"/>
                        </w:rPr>
                        <w:t>Konsep Rancangan</w:t>
                      </w:r>
                    </w:p>
                    <w:p w14:paraId="046A49CA" w14:textId="77777777" w:rsidR="00761A04" w:rsidRPr="007307A4" w:rsidRDefault="00761A04" w:rsidP="00C06A90">
                      <w:pPr>
                        <w:jc w:val="center"/>
                        <w:rPr>
                          <w:i/>
                          <w:sz w:val="18"/>
                          <w:szCs w:val="18"/>
                        </w:rPr>
                      </w:pPr>
                      <w:r w:rsidRPr="007307A4">
                        <w:rPr>
                          <w:i/>
                          <w:sz w:val="18"/>
                          <w:szCs w:val="18"/>
                        </w:rPr>
                        <w:t>Sumber : data pribadi.</w:t>
                      </w:r>
                    </w:p>
                  </w:txbxContent>
                </v:textbox>
              </v:rect>
            </w:pict>
          </mc:Fallback>
        </mc:AlternateContent>
      </w:r>
    </w:p>
    <w:p w14:paraId="650808A3" w14:textId="6C1E9F05" w:rsidR="00041D48" w:rsidRPr="002C6CC1" w:rsidRDefault="00041D48" w:rsidP="00041D48">
      <w:pPr>
        <w:rPr>
          <w:rFonts w:eastAsia="Calibri"/>
          <w:sz w:val="22"/>
          <w:szCs w:val="22"/>
          <w:lang w:val="id-ID"/>
        </w:rPr>
      </w:pPr>
    </w:p>
    <w:p w14:paraId="0E759FF5" w14:textId="77777777" w:rsidR="00B62F2B" w:rsidRDefault="00B62F2B" w:rsidP="00041D48">
      <w:pPr>
        <w:ind w:firstLine="720"/>
        <w:rPr>
          <w:bCs/>
          <w:sz w:val="22"/>
          <w:szCs w:val="22"/>
          <w:lang w:val="id-ID"/>
        </w:rPr>
      </w:pPr>
    </w:p>
    <w:p w14:paraId="186B17D4" w14:textId="26A59753" w:rsidR="002337D3" w:rsidRPr="002C6CC1" w:rsidRDefault="000959AC" w:rsidP="00041D48">
      <w:pPr>
        <w:ind w:firstLine="720"/>
        <w:rPr>
          <w:rFonts w:eastAsia="Calibri"/>
          <w:sz w:val="22"/>
          <w:szCs w:val="22"/>
          <w:lang w:val="id-ID"/>
        </w:rPr>
      </w:pPr>
      <w:r w:rsidRPr="002C6CC1">
        <w:rPr>
          <w:bCs/>
          <w:sz w:val="22"/>
          <w:szCs w:val="22"/>
          <w:lang w:val="id-ID"/>
        </w:rPr>
        <w:t>Tatanan Lahan menggunakan konsep</w:t>
      </w:r>
      <w:r w:rsidR="00F454A6" w:rsidRPr="002C6CC1">
        <w:rPr>
          <w:bCs/>
          <w:sz w:val="22"/>
          <w:szCs w:val="22"/>
        </w:rPr>
        <w:t xml:space="preserve"> mikro</w:t>
      </w:r>
      <w:r w:rsidRPr="002C6CC1">
        <w:rPr>
          <w:bCs/>
          <w:sz w:val="22"/>
          <w:szCs w:val="22"/>
          <w:lang w:val="id-ID"/>
        </w:rPr>
        <w:t xml:space="preserve"> </w:t>
      </w:r>
      <w:r w:rsidRPr="002C6CC1">
        <w:rPr>
          <w:b/>
          <w:bCs/>
          <w:sz w:val="22"/>
          <w:szCs w:val="22"/>
          <w:lang w:val="id-ID"/>
        </w:rPr>
        <w:t>“</w:t>
      </w:r>
      <w:r w:rsidR="00F6407C" w:rsidRPr="002C6CC1">
        <w:rPr>
          <w:b/>
          <w:bCs/>
          <w:sz w:val="22"/>
          <w:szCs w:val="22"/>
        </w:rPr>
        <w:t>Efektif</w:t>
      </w:r>
      <w:r w:rsidRPr="002C6CC1">
        <w:rPr>
          <w:b/>
          <w:bCs/>
          <w:sz w:val="22"/>
          <w:szCs w:val="22"/>
          <w:lang w:val="id-ID"/>
        </w:rPr>
        <w:t>”</w:t>
      </w:r>
      <w:r w:rsidRPr="002C6CC1">
        <w:rPr>
          <w:b/>
          <w:bCs/>
          <w:sz w:val="22"/>
          <w:szCs w:val="22"/>
        </w:rPr>
        <w:t xml:space="preserve"> </w:t>
      </w:r>
      <w:r w:rsidRPr="002C6CC1">
        <w:rPr>
          <w:bCs/>
          <w:sz w:val="22"/>
          <w:szCs w:val="22"/>
        </w:rPr>
        <w:t xml:space="preserve">dimana untuk penataan masa bangunan, penataan parkir dan penataan sirkulasi nantinya harus </w:t>
      </w:r>
      <w:r w:rsidR="00F6407C" w:rsidRPr="002C6CC1">
        <w:rPr>
          <w:bCs/>
          <w:sz w:val="22"/>
          <w:szCs w:val="22"/>
        </w:rPr>
        <w:t>memudahkan pengguna fasilitas dan juga berkesinambungan dengan keadaan eksisting.</w:t>
      </w:r>
    </w:p>
    <w:p w14:paraId="5F7DD417" w14:textId="39AB1D20" w:rsidR="002337D3" w:rsidRPr="002C6CC1" w:rsidRDefault="00B62F2B" w:rsidP="002337D3">
      <w:pPr>
        <w:jc w:val="center"/>
        <w:rPr>
          <w:i/>
          <w:sz w:val="18"/>
          <w:szCs w:val="18"/>
        </w:rPr>
      </w:pPr>
      <w:r w:rsidRPr="002C6CC1">
        <w:rPr>
          <w:b/>
          <w:noProof/>
        </w:rPr>
        <w:drawing>
          <wp:anchor distT="0" distB="0" distL="114300" distR="114300" simplePos="0" relativeHeight="251627008" behindDoc="0" locked="0" layoutInCell="1" allowOverlap="1" wp14:anchorId="4787CA99" wp14:editId="4C24AFC9">
            <wp:simplePos x="0" y="0"/>
            <wp:positionH relativeFrom="page">
              <wp:posOffset>1457325</wp:posOffset>
            </wp:positionH>
            <wp:positionV relativeFrom="paragraph">
              <wp:posOffset>10795</wp:posOffset>
            </wp:positionV>
            <wp:extent cx="4648200" cy="3152140"/>
            <wp:effectExtent l="0" t="0" r="0" b="0"/>
            <wp:wrapSquare wrapText="bothSides"/>
            <wp:docPr id="21" name="Picture 21" descr="F:\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48200" cy="31521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3E5968" w14:textId="2EC4D35E" w:rsidR="002337D3" w:rsidRPr="002C6CC1" w:rsidRDefault="002337D3" w:rsidP="002337D3">
      <w:pPr>
        <w:jc w:val="center"/>
        <w:rPr>
          <w:i/>
          <w:sz w:val="18"/>
          <w:szCs w:val="18"/>
        </w:rPr>
      </w:pPr>
    </w:p>
    <w:p w14:paraId="67F8EFED" w14:textId="77777777" w:rsidR="002337D3" w:rsidRPr="002C6CC1" w:rsidRDefault="002337D3" w:rsidP="002337D3">
      <w:pPr>
        <w:jc w:val="center"/>
        <w:rPr>
          <w:i/>
          <w:sz w:val="18"/>
          <w:szCs w:val="18"/>
        </w:rPr>
      </w:pPr>
    </w:p>
    <w:p w14:paraId="54194EC2" w14:textId="1543AF1B" w:rsidR="002337D3" w:rsidRPr="002C6CC1" w:rsidRDefault="002337D3" w:rsidP="002337D3">
      <w:pPr>
        <w:jc w:val="center"/>
        <w:rPr>
          <w:sz w:val="18"/>
          <w:szCs w:val="18"/>
        </w:rPr>
      </w:pPr>
    </w:p>
    <w:p w14:paraId="69EF4563" w14:textId="77777777" w:rsidR="002337D3" w:rsidRPr="002C6CC1" w:rsidRDefault="002337D3" w:rsidP="002337D3">
      <w:pPr>
        <w:jc w:val="center"/>
        <w:rPr>
          <w:i/>
          <w:sz w:val="18"/>
          <w:szCs w:val="18"/>
        </w:rPr>
      </w:pPr>
    </w:p>
    <w:p w14:paraId="1B45C9CC" w14:textId="77777777" w:rsidR="002337D3" w:rsidRPr="002C6CC1" w:rsidRDefault="002337D3" w:rsidP="002337D3">
      <w:pPr>
        <w:jc w:val="center"/>
        <w:rPr>
          <w:i/>
          <w:sz w:val="18"/>
          <w:szCs w:val="18"/>
        </w:rPr>
      </w:pPr>
    </w:p>
    <w:p w14:paraId="5F5B60FD" w14:textId="77777777" w:rsidR="002337D3" w:rsidRPr="002C6CC1" w:rsidRDefault="002337D3" w:rsidP="002337D3">
      <w:pPr>
        <w:jc w:val="center"/>
        <w:rPr>
          <w:i/>
          <w:sz w:val="18"/>
          <w:szCs w:val="18"/>
        </w:rPr>
      </w:pPr>
    </w:p>
    <w:p w14:paraId="4FA4A77F" w14:textId="77777777" w:rsidR="002337D3" w:rsidRPr="002C6CC1" w:rsidRDefault="002337D3" w:rsidP="002337D3">
      <w:pPr>
        <w:jc w:val="center"/>
        <w:rPr>
          <w:i/>
          <w:sz w:val="18"/>
          <w:szCs w:val="18"/>
        </w:rPr>
      </w:pPr>
    </w:p>
    <w:p w14:paraId="7ABA87F4" w14:textId="77777777" w:rsidR="002337D3" w:rsidRPr="002C6CC1" w:rsidRDefault="002337D3" w:rsidP="002337D3">
      <w:pPr>
        <w:jc w:val="center"/>
        <w:rPr>
          <w:i/>
          <w:sz w:val="18"/>
          <w:szCs w:val="18"/>
        </w:rPr>
      </w:pPr>
    </w:p>
    <w:p w14:paraId="60FE8D28" w14:textId="77777777" w:rsidR="002337D3" w:rsidRPr="002C6CC1" w:rsidRDefault="002337D3" w:rsidP="002337D3">
      <w:pPr>
        <w:jc w:val="center"/>
        <w:rPr>
          <w:i/>
          <w:sz w:val="18"/>
          <w:szCs w:val="18"/>
        </w:rPr>
      </w:pPr>
    </w:p>
    <w:p w14:paraId="207A1891" w14:textId="77777777" w:rsidR="002337D3" w:rsidRPr="002C6CC1" w:rsidRDefault="002337D3" w:rsidP="002337D3">
      <w:pPr>
        <w:jc w:val="center"/>
        <w:rPr>
          <w:i/>
          <w:sz w:val="18"/>
          <w:szCs w:val="18"/>
        </w:rPr>
      </w:pPr>
    </w:p>
    <w:p w14:paraId="070D2EC6" w14:textId="77777777" w:rsidR="002337D3" w:rsidRPr="002C6CC1" w:rsidRDefault="002337D3" w:rsidP="002337D3">
      <w:pPr>
        <w:jc w:val="center"/>
        <w:rPr>
          <w:i/>
          <w:sz w:val="18"/>
          <w:szCs w:val="18"/>
        </w:rPr>
      </w:pPr>
    </w:p>
    <w:p w14:paraId="1FC808F8" w14:textId="77777777" w:rsidR="002337D3" w:rsidRPr="002C6CC1" w:rsidRDefault="002337D3" w:rsidP="002337D3">
      <w:pPr>
        <w:jc w:val="center"/>
        <w:rPr>
          <w:i/>
          <w:sz w:val="18"/>
          <w:szCs w:val="18"/>
        </w:rPr>
      </w:pPr>
    </w:p>
    <w:p w14:paraId="580CDDEC" w14:textId="77777777" w:rsidR="002337D3" w:rsidRPr="002C6CC1" w:rsidRDefault="002337D3" w:rsidP="002337D3">
      <w:pPr>
        <w:jc w:val="center"/>
        <w:rPr>
          <w:i/>
          <w:sz w:val="18"/>
          <w:szCs w:val="18"/>
        </w:rPr>
      </w:pPr>
    </w:p>
    <w:p w14:paraId="00AA79AF" w14:textId="77777777" w:rsidR="002337D3" w:rsidRPr="002C6CC1" w:rsidRDefault="002337D3" w:rsidP="002337D3">
      <w:pPr>
        <w:jc w:val="center"/>
        <w:rPr>
          <w:i/>
          <w:sz w:val="18"/>
          <w:szCs w:val="18"/>
        </w:rPr>
      </w:pPr>
    </w:p>
    <w:p w14:paraId="270AE4F9" w14:textId="77777777" w:rsidR="002337D3" w:rsidRPr="002C6CC1" w:rsidRDefault="002337D3" w:rsidP="002337D3">
      <w:pPr>
        <w:jc w:val="center"/>
        <w:rPr>
          <w:i/>
          <w:sz w:val="18"/>
          <w:szCs w:val="18"/>
        </w:rPr>
      </w:pPr>
    </w:p>
    <w:p w14:paraId="67FEF95A" w14:textId="77777777" w:rsidR="002337D3" w:rsidRPr="002C6CC1" w:rsidRDefault="002337D3" w:rsidP="002337D3">
      <w:pPr>
        <w:jc w:val="center"/>
        <w:rPr>
          <w:i/>
          <w:sz w:val="18"/>
          <w:szCs w:val="18"/>
        </w:rPr>
      </w:pPr>
    </w:p>
    <w:p w14:paraId="3BB0CF52" w14:textId="77777777" w:rsidR="002337D3" w:rsidRPr="002C6CC1" w:rsidRDefault="002337D3" w:rsidP="002337D3">
      <w:pPr>
        <w:jc w:val="center"/>
        <w:rPr>
          <w:i/>
          <w:sz w:val="18"/>
          <w:szCs w:val="18"/>
        </w:rPr>
      </w:pPr>
    </w:p>
    <w:p w14:paraId="090E41E0" w14:textId="77777777" w:rsidR="002337D3" w:rsidRPr="002C6CC1" w:rsidRDefault="002337D3" w:rsidP="002337D3">
      <w:pPr>
        <w:jc w:val="center"/>
        <w:rPr>
          <w:i/>
          <w:sz w:val="18"/>
          <w:szCs w:val="18"/>
        </w:rPr>
      </w:pPr>
    </w:p>
    <w:p w14:paraId="0301F3FD" w14:textId="77777777" w:rsidR="002337D3" w:rsidRPr="002C6CC1" w:rsidRDefault="002337D3" w:rsidP="002337D3">
      <w:pPr>
        <w:jc w:val="center"/>
        <w:rPr>
          <w:i/>
          <w:sz w:val="18"/>
          <w:szCs w:val="18"/>
        </w:rPr>
      </w:pPr>
    </w:p>
    <w:p w14:paraId="7CF9DA91" w14:textId="77777777" w:rsidR="002337D3" w:rsidRPr="002C6CC1" w:rsidRDefault="002337D3" w:rsidP="002337D3">
      <w:pPr>
        <w:jc w:val="center"/>
        <w:rPr>
          <w:i/>
          <w:sz w:val="18"/>
          <w:szCs w:val="18"/>
        </w:rPr>
      </w:pPr>
    </w:p>
    <w:p w14:paraId="1842EC95" w14:textId="77777777" w:rsidR="002337D3" w:rsidRPr="002C6CC1" w:rsidRDefault="002337D3" w:rsidP="002337D3">
      <w:pPr>
        <w:jc w:val="center"/>
        <w:rPr>
          <w:i/>
          <w:sz w:val="18"/>
          <w:szCs w:val="18"/>
        </w:rPr>
      </w:pPr>
    </w:p>
    <w:p w14:paraId="5A7ADCEE" w14:textId="77777777" w:rsidR="002337D3" w:rsidRPr="002C6CC1" w:rsidRDefault="002337D3" w:rsidP="002337D3">
      <w:pPr>
        <w:jc w:val="center"/>
        <w:rPr>
          <w:i/>
          <w:sz w:val="18"/>
          <w:szCs w:val="18"/>
        </w:rPr>
      </w:pPr>
    </w:p>
    <w:p w14:paraId="367A7745" w14:textId="77777777" w:rsidR="002337D3" w:rsidRPr="002C6CC1" w:rsidRDefault="002337D3" w:rsidP="002337D3">
      <w:pPr>
        <w:jc w:val="center"/>
        <w:rPr>
          <w:i/>
          <w:sz w:val="18"/>
          <w:szCs w:val="18"/>
        </w:rPr>
      </w:pPr>
    </w:p>
    <w:p w14:paraId="1C0ABF39" w14:textId="17F62B66" w:rsidR="00BE0876" w:rsidRPr="00B62F2B" w:rsidRDefault="00211D52" w:rsidP="00B62F2B">
      <w:pPr>
        <w:jc w:val="center"/>
        <w:rPr>
          <w:i/>
          <w:sz w:val="18"/>
          <w:szCs w:val="18"/>
        </w:rPr>
      </w:pPr>
      <w:r w:rsidRPr="002C6CC1">
        <w:rPr>
          <w:rFonts w:eastAsia="Calibri"/>
          <w:b/>
          <w:noProof/>
          <w:sz w:val="22"/>
          <w:szCs w:val="22"/>
        </w:rPr>
        <mc:AlternateContent>
          <mc:Choice Requires="wps">
            <w:drawing>
              <wp:anchor distT="0" distB="0" distL="114300" distR="114300" simplePos="0" relativeHeight="251713024" behindDoc="0" locked="0" layoutInCell="1" allowOverlap="1" wp14:anchorId="446FFD37" wp14:editId="3A171766">
                <wp:simplePos x="0" y="0"/>
                <wp:positionH relativeFrom="column">
                  <wp:posOffset>1632585</wp:posOffset>
                </wp:positionH>
                <wp:positionV relativeFrom="paragraph">
                  <wp:posOffset>5080</wp:posOffset>
                </wp:positionV>
                <wp:extent cx="2486025" cy="381000"/>
                <wp:effectExtent l="0" t="0" r="0" b="0"/>
                <wp:wrapNone/>
                <wp:docPr id="17" name="Rectangle 17"/>
                <wp:cNvGraphicFramePr/>
                <a:graphic xmlns:a="http://schemas.openxmlformats.org/drawingml/2006/main">
                  <a:graphicData uri="http://schemas.microsoft.com/office/word/2010/wordprocessingShape">
                    <wps:wsp>
                      <wps:cNvSpPr/>
                      <wps:spPr>
                        <a:xfrm>
                          <a:off x="0" y="0"/>
                          <a:ext cx="2486025" cy="381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95C47AD" w14:textId="7B6C6EFC" w:rsidR="00761A04" w:rsidRPr="007307A4" w:rsidRDefault="00761A04" w:rsidP="009D41B6">
                            <w:pPr>
                              <w:jc w:val="center"/>
                              <w:rPr>
                                <w:sz w:val="18"/>
                                <w:szCs w:val="18"/>
                              </w:rPr>
                            </w:pPr>
                            <w:r>
                              <w:rPr>
                                <w:sz w:val="18"/>
                                <w:szCs w:val="18"/>
                              </w:rPr>
                              <w:t xml:space="preserve">Gambar 4. </w:t>
                            </w:r>
                            <w:r w:rsidRPr="007307A4">
                              <w:rPr>
                                <w:sz w:val="18"/>
                                <w:szCs w:val="18"/>
                                <w:lang w:val="id-ID"/>
                              </w:rPr>
                              <w:t xml:space="preserve"> </w:t>
                            </w:r>
                            <w:r>
                              <w:rPr>
                                <w:sz w:val="18"/>
                                <w:szCs w:val="18"/>
                              </w:rPr>
                              <w:t>Transformasi Tatanan Lahan</w:t>
                            </w:r>
                          </w:p>
                          <w:p w14:paraId="343665C8" w14:textId="77777777" w:rsidR="00761A04" w:rsidRPr="007307A4" w:rsidRDefault="00761A04" w:rsidP="009D41B6">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6FFD37" id="Rectangle 17" o:spid="_x0000_s1043" style="position:absolute;left:0;text-align:left;margin-left:128.55pt;margin-top:.4pt;width:195.75pt;height:30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" filled="f" stroked="f" strokeweight="2pt">
                <v:textbox>
                  <w:txbxContent>
                    <w:p w14:paraId="095C47AD" w14:textId="7B6C6EFC" w:rsidR="00761A04" w:rsidRPr="007307A4" w:rsidRDefault="00761A04" w:rsidP="009D41B6">
                      <w:pPr>
                        <w:jc w:val="center"/>
                        <w:rPr>
                          <w:sz w:val="18"/>
                          <w:szCs w:val="18"/>
                        </w:rPr>
                      </w:pPr>
                      <w:r>
                        <w:rPr>
                          <w:sz w:val="18"/>
                          <w:szCs w:val="18"/>
                        </w:rPr>
                        <w:t xml:space="preserve">Gambar 4. </w:t>
                      </w:r>
                      <w:r w:rsidRPr="007307A4">
                        <w:rPr>
                          <w:sz w:val="18"/>
                          <w:szCs w:val="18"/>
                          <w:lang w:val="id-ID"/>
                        </w:rPr>
                        <w:t xml:space="preserve"> </w:t>
                      </w:r>
                      <w:r>
                        <w:rPr>
                          <w:sz w:val="18"/>
                          <w:szCs w:val="18"/>
                        </w:rPr>
                        <w:t>Transformasi Tatanan Lahan</w:t>
                      </w:r>
                    </w:p>
                    <w:p w14:paraId="343665C8" w14:textId="77777777" w:rsidR="00761A04" w:rsidRPr="007307A4" w:rsidRDefault="00761A04" w:rsidP="009D41B6">
                      <w:pPr>
                        <w:jc w:val="center"/>
                        <w:rPr>
                          <w:i/>
                          <w:sz w:val="18"/>
                          <w:szCs w:val="18"/>
                        </w:rPr>
                      </w:pPr>
                      <w:r w:rsidRPr="007307A4">
                        <w:rPr>
                          <w:i/>
                          <w:sz w:val="18"/>
                          <w:szCs w:val="18"/>
                        </w:rPr>
                        <w:t>Sumber : data pribadi.</w:t>
                      </w:r>
                    </w:p>
                  </w:txbxContent>
                </v:textbox>
              </v:rect>
            </w:pict>
          </mc:Fallback>
        </mc:AlternateContent>
      </w:r>
    </w:p>
    <w:p w14:paraId="6E880DC2" w14:textId="7ADA43C0" w:rsidR="00E276FF" w:rsidRDefault="00D058FB" w:rsidP="00860288">
      <w:pPr>
        <w:ind w:firstLine="720"/>
        <w:rPr>
          <w:sz w:val="22"/>
          <w:szCs w:val="22"/>
        </w:rPr>
      </w:pPr>
      <w:r>
        <w:rPr>
          <w:sz w:val="22"/>
          <w:szCs w:val="22"/>
        </w:rPr>
        <w:lastRenderedPageBreak/>
        <w:t xml:space="preserve">Studi Banding Lapangan : </w:t>
      </w:r>
      <w:r w:rsidR="00793D1B">
        <w:rPr>
          <w:sz w:val="22"/>
          <w:szCs w:val="22"/>
        </w:rPr>
        <w:t>(a) Museum Majapahit Trowulan Mojokerto</w:t>
      </w:r>
      <w:r w:rsidR="00E276FF">
        <w:rPr>
          <w:sz w:val="22"/>
          <w:szCs w:val="22"/>
        </w:rPr>
        <w:t xml:space="preserve"> (kajian obyek)</w:t>
      </w:r>
      <w:r w:rsidR="00793D1B">
        <w:rPr>
          <w:sz w:val="22"/>
          <w:szCs w:val="22"/>
        </w:rPr>
        <w:t>. (b) Museum Mpu Tantular Sidoarjo</w:t>
      </w:r>
      <w:r w:rsidR="00E276FF">
        <w:rPr>
          <w:sz w:val="22"/>
          <w:szCs w:val="22"/>
        </w:rPr>
        <w:t xml:space="preserve"> (kajian obyek)</w:t>
      </w:r>
      <w:r w:rsidR="00793D1B">
        <w:rPr>
          <w:sz w:val="22"/>
          <w:szCs w:val="22"/>
        </w:rPr>
        <w:t>. (c) Museum 10 Nopember Surabaya</w:t>
      </w:r>
      <w:r w:rsidR="00E276FF">
        <w:rPr>
          <w:sz w:val="22"/>
          <w:szCs w:val="22"/>
        </w:rPr>
        <w:t xml:space="preserve"> (kajian tema)</w:t>
      </w:r>
      <w:r w:rsidR="00793D1B">
        <w:rPr>
          <w:sz w:val="22"/>
          <w:szCs w:val="22"/>
        </w:rPr>
        <w:t>.</w:t>
      </w:r>
    </w:p>
    <w:p w14:paraId="24A0AE4E" w14:textId="6663E39A" w:rsidR="00E276FF" w:rsidRDefault="007713E8" w:rsidP="00D058FB">
      <w:pPr>
        <w:rPr>
          <w:sz w:val="22"/>
          <w:szCs w:val="22"/>
        </w:rPr>
      </w:pPr>
      <w:r w:rsidRPr="003B7E50">
        <w:rPr>
          <w:rFonts w:ascii="Arial" w:eastAsia="Arial" w:hAnsi="Arial" w:cs="Arial"/>
          <w:noProof/>
        </w:rPr>
        <w:drawing>
          <wp:anchor distT="0" distB="0" distL="114300" distR="114300" simplePos="0" relativeHeight="251733504" behindDoc="0" locked="0" layoutInCell="1" allowOverlap="1" wp14:anchorId="122FB4DE" wp14:editId="3E5AA640">
            <wp:simplePos x="0" y="0"/>
            <wp:positionH relativeFrom="column">
              <wp:posOffset>2177415</wp:posOffset>
            </wp:positionH>
            <wp:positionV relativeFrom="paragraph">
              <wp:posOffset>8255</wp:posOffset>
            </wp:positionV>
            <wp:extent cx="1403350" cy="1057275"/>
            <wp:effectExtent l="0" t="0" r="6350" b="9525"/>
            <wp:wrapSquare wrapText="bothSides"/>
            <wp:docPr id="101" name="Picture 101" descr="F:\TUGAS KULIAH\Tugas Semester 7\Konsep\2 Laporan\Data Foto Lapangan\Pendukung\MPU TTANTULAR\DSC_08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TUGAS KULIAH\Tugas Semester 7\Konsep\2 Laporan\Data Foto Lapangan\Pendukung\MPU TTANTULAR\DSC_0845.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03350" cy="105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232A4">
        <w:rPr>
          <w:rFonts w:ascii="Arial" w:eastAsia="Arial" w:hAnsi="Arial" w:cs="Arial"/>
          <w:b/>
          <w:noProof/>
        </w:rPr>
        <w:drawing>
          <wp:anchor distT="0" distB="0" distL="114300" distR="114300" simplePos="0" relativeHeight="251741696" behindDoc="0" locked="0" layoutInCell="1" allowOverlap="1" wp14:anchorId="194D1956" wp14:editId="211F6D1B">
            <wp:simplePos x="0" y="0"/>
            <wp:positionH relativeFrom="column">
              <wp:posOffset>4335145</wp:posOffset>
            </wp:positionH>
            <wp:positionV relativeFrom="paragraph">
              <wp:posOffset>8255</wp:posOffset>
            </wp:positionV>
            <wp:extent cx="1423035" cy="1066800"/>
            <wp:effectExtent l="0" t="0" r="5715" b="0"/>
            <wp:wrapSquare wrapText="bothSides"/>
            <wp:docPr id="92" name="Picture 92" descr="F:\TUGAS KULIAH\Tugas Semester 7\Konsep\2 Laporan\Data Foto Lapangan\Pendukung\10 nopember\Rizal Survey\20191130_0903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TUGAS KULIAH\Tugas Semester 7\Konsep\2 Laporan\Data Foto Lapangan\Pendukung\10 nopember\Rizal Survey\20191130_090345.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23035" cy="1066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2BC5" w:rsidRPr="0053364D">
        <w:rPr>
          <w:rFonts w:ascii="Arial" w:eastAsia="Arial" w:hAnsi="Arial" w:cs="Arial"/>
          <w:bCs/>
          <w:noProof/>
        </w:rPr>
        <w:drawing>
          <wp:anchor distT="0" distB="0" distL="114300" distR="114300" simplePos="0" relativeHeight="251725312" behindDoc="0" locked="0" layoutInCell="1" allowOverlap="1" wp14:anchorId="15E84A6A" wp14:editId="028080CF">
            <wp:simplePos x="0" y="0"/>
            <wp:positionH relativeFrom="margin">
              <wp:posOffset>-3810</wp:posOffset>
            </wp:positionH>
            <wp:positionV relativeFrom="paragraph">
              <wp:posOffset>5715</wp:posOffset>
            </wp:positionV>
            <wp:extent cx="1409700" cy="1057275"/>
            <wp:effectExtent l="0" t="0" r="0" b="9525"/>
            <wp:wrapSquare wrapText="bothSides"/>
            <wp:docPr id="26" name="Picture 26" descr="G:\2019\KULIAH\Konsep\2 Laporan\bab 4\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2019\KULIAH\Konsep\2 Laporan\bab 4\w.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09700" cy="10572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4BB72F" w14:textId="5C21092A" w:rsidR="00E276FF" w:rsidRDefault="00E276FF" w:rsidP="00D058FB">
      <w:pPr>
        <w:rPr>
          <w:sz w:val="22"/>
          <w:szCs w:val="22"/>
        </w:rPr>
      </w:pPr>
    </w:p>
    <w:p w14:paraId="4ABF5F8A" w14:textId="028F5FDB" w:rsidR="00E276FF" w:rsidRDefault="00E276FF" w:rsidP="00D058FB">
      <w:pPr>
        <w:rPr>
          <w:sz w:val="22"/>
          <w:szCs w:val="22"/>
        </w:rPr>
      </w:pPr>
    </w:p>
    <w:p w14:paraId="76EA59C5" w14:textId="649E4DFC" w:rsidR="007B1F01" w:rsidRDefault="007B1F01" w:rsidP="00D058FB">
      <w:pPr>
        <w:rPr>
          <w:sz w:val="22"/>
          <w:szCs w:val="22"/>
        </w:rPr>
      </w:pPr>
    </w:p>
    <w:p w14:paraId="1782E230" w14:textId="76631A18" w:rsidR="007B1F01" w:rsidRDefault="007B1F01" w:rsidP="00D058FB">
      <w:pPr>
        <w:rPr>
          <w:sz w:val="22"/>
          <w:szCs w:val="22"/>
        </w:rPr>
      </w:pPr>
    </w:p>
    <w:p w14:paraId="132C1C97" w14:textId="0707A194" w:rsidR="007B1F01" w:rsidRDefault="007B1F01" w:rsidP="00D058FB">
      <w:pPr>
        <w:rPr>
          <w:sz w:val="22"/>
          <w:szCs w:val="22"/>
        </w:rPr>
      </w:pPr>
    </w:p>
    <w:p w14:paraId="1E517578" w14:textId="37CCB3B2" w:rsidR="007B1F01" w:rsidRDefault="007B1F01" w:rsidP="00D058FB">
      <w:pPr>
        <w:rPr>
          <w:sz w:val="22"/>
          <w:szCs w:val="22"/>
        </w:rPr>
      </w:pPr>
    </w:p>
    <w:p w14:paraId="3614414E" w14:textId="4DE0947C" w:rsidR="007B1F01" w:rsidRDefault="007713E8" w:rsidP="00D058FB">
      <w:pPr>
        <w:rPr>
          <w:sz w:val="22"/>
          <w:szCs w:val="22"/>
        </w:rPr>
      </w:pPr>
      <w:r w:rsidRPr="002C6CC1">
        <w:rPr>
          <w:rFonts w:eastAsia="Calibri"/>
          <w:b/>
          <w:noProof/>
          <w:sz w:val="22"/>
          <w:szCs w:val="22"/>
        </w:rPr>
        <mc:AlternateContent>
          <mc:Choice Requires="wps">
            <w:drawing>
              <wp:anchor distT="0" distB="0" distL="114300" distR="114300" simplePos="0" relativeHeight="251745792" behindDoc="0" locked="0" layoutInCell="1" allowOverlap="1" wp14:anchorId="060EC471" wp14:editId="581E3F79">
                <wp:simplePos x="0" y="0"/>
                <wp:positionH relativeFrom="column">
                  <wp:posOffset>4371975</wp:posOffset>
                </wp:positionH>
                <wp:positionV relativeFrom="paragraph">
                  <wp:posOffset>6350</wp:posOffset>
                </wp:positionV>
                <wp:extent cx="1390650" cy="666750"/>
                <wp:effectExtent l="0" t="0" r="0" b="0"/>
                <wp:wrapSquare wrapText="bothSides"/>
                <wp:docPr id="29" name="Rectangle 29"/>
                <wp:cNvGraphicFramePr/>
                <a:graphic xmlns:a="http://schemas.openxmlformats.org/drawingml/2006/main">
                  <a:graphicData uri="http://schemas.microsoft.com/office/word/2010/wordprocessingShape">
                    <wps:wsp>
                      <wps:cNvSpPr/>
                      <wps:spPr>
                        <a:xfrm>
                          <a:off x="0" y="0"/>
                          <a:ext cx="1390650" cy="6667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A3C9886" w14:textId="6C9F8769" w:rsidR="007713E8" w:rsidRPr="007307A4" w:rsidRDefault="007713E8" w:rsidP="007713E8">
                            <w:pPr>
                              <w:jc w:val="center"/>
                              <w:rPr>
                                <w:sz w:val="18"/>
                                <w:szCs w:val="18"/>
                              </w:rPr>
                            </w:pPr>
                            <w:r>
                              <w:rPr>
                                <w:sz w:val="18"/>
                                <w:szCs w:val="18"/>
                              </w:rPr>
                              <w:t>Gambar</w:t>
                            </w:r>
                            <w:r>
                              <w:rPr>
                                <w:sz w:val="18"/>
                                <w:szCs w:val="18"/>
                                <w:lang w:val="id-ID"/>
                              </w:rPr>
                              <w:t xml:space="preserve"> </w:t>
                            </w:r>
                            <w:r w:rsidR="00A30606">
                              <w:rPr>
                                <w:sz w:val="18"/>
                                <w:szCs w:val="18"/>
                              </w:rPr>
                              <w:t>7</w:t>
                            </w:r>
                            <w:r w:rsidRPr="007307A4">
                              <w:rPr>
                                <w:sz w:val="18"/>
                                <w:szCs w:val="18"/>
                                <w:lang w:val="id-ID"/>
                              </w:rPr>
                              <w:t xml:space="preserve">. </w:t>
                            </w:r>
                            <w:r>
                              <w:rPr>
                                <w:sz w:val="18"/>
                                <w:szCs w:val="18"/>
                              </w:rPr>
                              <w:t>Museum 10 Nopember Surabaya</w:t>
                            </w:r>
                          </w:p>
                          <w:p w14:paraId="51B3F165" w14:textId="77777777" w:rsidR="007713E8" w:rsidRPr="007307A4" w:rsidRDefault="007713E8" w:rsidP="007713E8">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0EC471" id="Rectangle 29" o:spid="_x0000_s1044" style="position:absolute;left:0;text-align:left;margin-left:344.25pt;margin-top:.5pt;width:109.5pt;height:52.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" filled="f" stroked="f" strokeweight="2pt">
                <v:textbox>
                  <w:txbxContent>
                    <w:p w14:paraId="0A3C9886" w14:textId="6C9F8769" w:rsidR="007713E8" w:rsidRPr="007307A4" w:rsidRDefault="007713E8" w:rsidP="007713E8">
                      <w:pPr>
                        <w:jc w:val="center"/>
                        <w:rPr>
                          <w:sz w:val="18"/>
                          <w:szCs w:val="18"/>
                        </w:rPr>
                      </w:pPr>
                      <w:r>
                        <w:rPr>
                          <w:sz w:val="18"/>
                          <w:szCs w:val="18"/>
                        </w:rPr>
                        <w:t>Gambar</w:t>
                      </w:r>
                      <w:r>
                        <w:rPr>
                          <w:sz w:val="18"/>
                          <w:szCs w:val="18"/>
                          <w:lang w:val="id-ID"/>
                        </w:rPr>
                        <w:t xml:space="preserve"> </w:t>
                      </w:r>
                      <w:r w:rsidR="00A30606">
                        <w:rPr>
                          <w:sz w:val="18"/>
                          <w:szCs w:val="18"/>
                        </w:rPr>
                        <w:t>7</w:t>
                      </w:r>
                      <w:r w:rsidRPr="007307A4">
                        <w:rPr>
                          <w:sz w:val="18"/>
                          <w:szCs w:val="18"/>
                          <w:lang w:val="id-ID"/>
                        </w:rPr>
                        <w:t xml:space="preserve">. </w:t>
                      </w:r>
                      <w:r>
                        <w:rPr>
                          <w:sz w:val="18"/>
                          <w:szCs w:val="18"/>
                        </w:rPr>
                        <w:t>Museum 10 Nopember Surabaya</w:t>
                      </w:r>
                    </w:p>
                    <w:p w14:paraId="51B3F165" w14:textId="77777777" w:rsidR="007713E8" w:rsidRPr="007307A4" w:rsidRDefault="007713E8" w:rsidP="007713E8">
                      <w:pPr>
                        <w:jc w:val="center"/>
                        <w:rPr>
                          <w:i/>
                          <w:sz w:val="18"/>
                          <w:szCs w:val="18"/>
                        </w:rPr>
                      </w:pPr>
                      <w:r w:rsidRPr="007307A4">
                        <w:rPr>
                          <w:i/>
                          <w:sz w:val="18"/>
                          <w:szCs w:val="18"/>
                        </w:rPr>
                        <w:t>Sumber : data pribadi.</w:t>
                      </w:r>
                    </w:p>
                  </w:txbxContent>
                </v:textbox>
                <w10:wrap type="square"/>
              </v:rect>
            </w:pict>
          </mc:Fallback>
        </mc:AlternateContent>
      </w:r>
      <w:r w:rsidRPr="002C6CC1">
        <w:rPr>
          <w:rFonts w:eastAsia="Calibri"/>
          <w:b/>
          <w:noProof/>
          <w:sz w:val="22"/>
          <w:szCs w:val="22"/>
        </w:rPr>
        <mc:AlternateContent>
          <mc:Choice Requires="wps">
            <w:drawing>
              <wp:anchor distT="0" distB="0" distL="114300" distR="114300" simplePos="0" relativeHeight="251737600" behindDoc="0" locked="0" layoutInCell="1" allowOverlap="1" wp14:anchorId="61694876" wp14:editId="41526235">
                <wp:simplePos x="0" y="0"/>
                <wp:positionH relativeFrom="column">
                  <wp:posOffset>2193290</wp:posOffset>
                </wp:positionH>
                <wp:positionV relativeFrom="paragraph">
                  <wp:posOffset>7620</wp:posOffset>
                </wp:positionV>
                <wp:extent cx="1390650" cy="666750"/>
                <wp:effectExtent l="0" t="0" r="0" b="0"/>
                <wp:wrapSquare wrapText="bothSides"/>
                <wp:docPr id="28" name="Rectangle 28"/>
                <wp:cNvGraphicFramePr/>
                <a:graphic xmlns:a="http://schemas.openxmlformats.org/drawingml/2006/main">
                  <a:graphicData uri="http://schemas.microsoft.com/office/word/2010/wordprocessingShape">
                    <wps:wsp>
                      <wps:cNvSpPr/>
                      <wps:spPr>
                        <a:xfrm>
                          <a:off x="0" y="0"/>
                          <a:ext cx="1390650" cy="6667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C6394B5" w14:textId="3424F5CC" w:rsidR="007713E8" w:rsidRPr="007307A4" w:rsidRDefault="007713E8" w:rsidP="007713E8">
                            <w:pPr>
                              <w:jc w:val="center"/>
                              <w:rPr>
                                <w:sz w:val="18"/>
                                <w:szCs w:val="18"/>
                              </w:rPr>
                            </w:pPr>
                            <w:r>
                              <w:rPr>
                                <w:sz w:val="18"/>
                                <w:szCs w:val="18"/>
                              </w:rPr>
                              <w:t>Gambar</w:t>
                            </w:r>
                            <w:r>
                              <w:rPr>
                                <w:sz w:val="18"/>
                                <w:szCs w:val="18"/>
                                <w:lang w:val="id-ID"/>
                              </w:rPr>
                              <w:t xml:space="preserve"> </w:t>
                            </w:r>
                            <w:r w:rsidR="00A30606">
                              <w:rPr>
                                <w:sz w:val="18"/>
                                <w:szCs w:val="18"/>
                              </w:rPr>
                              <w:t>6</w:t>
                            </w:r>
                            <w:r w:rsidRPr="007307A4">
                              <w:rPr>
                                <w:sz w:val="18"/>
                                <w:szCs w:val="18"/>
                                <w:lang w:val="id-ID"/>
                              </w:rPr>
                              <w:t xml:space="preserve">. </w:t>
                            </w:r>
                            <w:r>
                              <w:rPr>
                                <w:sz w:val="18"/>
                                <w:szCs w:val="18"/>
                              </w:rPr>
                              <w:t>Museum Mpu Tantular Sidoarjo</w:t>
                            </w:r>
                          </w:p>
                          <w:p w14:paraId="434CC323" w14:textId="77777777" w:rsidR="007713E8" w:rsidRPr="007307A4" w:rsidRDefault="007713E8" w:rsidP="007713E8">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694876" id="Rectangle 28" o:spid="_x0000_s1045" style="position:absolute;left:0;text-align:left;margin-left:172.7pt;margin-top:.6pt;width:109.5pt;height:52.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" filled="f" stroked="f" strokeweight="2pt">
                <v:textbox>
                  <w:txbxContent>
                    <w:p w14:paraId="6C6394B5" w14:textId="3424F5CC" w:rsidR="007713E8" w:rsidRPr="007307A4" w:rsidRDefault="007713E8" w:rsidP="007713E8">
                      <w:pPr>
                        <w:jc w:val="center"/>
                        <w:rPr>
                          <w:sz w:val="18"/>
                          <w:szCs w:val="18"/>
                        </w:rPr>
                      </w:pPr>
                      <w:r>
                        <w:rPr>
                          <w:sz w:val="18"/>
                          <w:szCs w:val="18"/>
                        </w:rPr>
                        <w:t>Gambar</w:t>
                      </w:r>
                      <w:r>
                        <w:rPr>
                          <w:sz w:val="18"/>
                          <w:szCs w:val="18"/>
                          <w:lang w:val="id-ID"/>
                        </w:rPr>
                        <w:t xml:space="preserve"> </w:t>
                      </w:r>
                      <w:r w:rsidR="00A30606">
                        <w:rPr>
                          <w:sz w:val="18"/>
                          <w:szCs w:val="18"/>
                        </w:rPr>
                        <w:t>6</w:t>
                      </w:r>
                      <w:r w:rsidRPr="007307A4">
                        <w:rPr>
                          <w:sz w:val="18"/>
                          <w:szCs w:val="18"/>
                          <w:lang w:val="id-ID"/>
                        </w:rPr>
                        <w:t xml:space="preserve">. </w:t>
                      </w:r>
                      <w:r>
                        <w:rPr>
                          <w:sz w:val="18"/>
                          <w:szCs w:val="18"/>
                        </w:rPr>
                        <w:t>Museum Mpu Tantular Sidoarjo</w:t>
                      </w:r>
                    </w:p>
                    <w:p w14:paraId="434CC323" w14:textId="77777777" w:rsidR="007713E8" w:rsidRPr="007307A4" w:rsidRDefault="007713E8" w:rsidP="007713E8">
                      <w:pPr>
                        <w:jc w:val="center"/>
                        <w:rPr>
                          <w:i/>
                          <w:sz w:val="18"/>
                          <w:szCs w:val="18"/>
                        </w:rPr>
                      </w:pPr>
                      <w:r w:rsidRPr="007307A4">
                        <w:rPr>
                          <w:i/>
                          <w:sz w:val="18"/>
                          <w:szCs w:val="18"/>
                        </w:rPr>
                        <w:t>Sumber : data pribadi.</w:t>
                      </w:r>
                    </w:p>
                  </w:txbxContent>
                </v:textbox>
                <w10:wrap type="square"/>
              </v:rect>
            </w:pict>
          </mc:Fallback>
        </mc:AlternateContent>
      </w:r>
      <w:r w:rsidR="00332BC5" w:rsidRPr="002C6CC1">
        <w:rPr>
          <w:rFonts w:eastAsia="Calibri"/>
          <w:b/>
          <w:noProof/>
          <w:sz w:val="22"/>
          <w:szCs w:val="22"/>
        </w:rPr>
        <mc:AlternateContent>
          <mc:Choice Requires="wps">
            <w:drawing>
              <wp:anchor distT="0" distB="0" distL="114300" distR="114300" simplePos="0" relativeHeight="251729408" behindDoc="0" locked="0" layoutInCell="1" allowOverlap="1" wp14:anchorId="6002BCAE" wp14:editId="59400D62">
                <wp:simplePos x="0" y="0"/>
                <wp:positionH relativeFrom="column">
                  <wp:posOffset>-3810</wp:posOffset>
                </wp:positionH>
                <wp:positionV relativeFrom="paragraph">
                  <wp:posOffset>7620</wp:posOffset>
                </wp:positionV>
                <wp:extent cx="1390650" cy="666750"/>
                <wp:effectExtent l="0" t="0" r="0" b="0"/>
                <wp:wrapSquare wrapText="bothSides"/>
                <wp:docPr id="27" name="Rectangle 27"/>
                <wp:cNvGraphicFramePr/>
                <a:graphic xmlns:a="http://schemas.openxmlformats.org/drawingml/2006/main">
                  <a:graphicData uri="http://schemas.microsoft.com/office/word/2010/wordprocessingShape">
                    <wps:wsp>
                      <wps:cNvSpPr/>
                      <wps:spPr>
                        <a:xfrm>
                          <a:off x="0" y="0"/>
                          <a:ext cx="1390650" cy="6667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AD7E516" w14:textId="1E4201A2" w:rsidR="007B1F01" w:rsidRPr="007307A4" w:rsidRDefault="00332BC5" w:rsidP="007B1F01">
                            <w:pPr>
                              <w:jc w:val="center"/>
                              <w:rPr>
                                <w:sz w:val="18"/>
                                <w:szCs w:val="18"/>
                              </w:rPr>
                            </w:pPr>
                            <w:r>
                              <w:rPr>
                                <w:sz w:val="18"/>
                                <w:szCs w:val="18"/>
                              </w:rPr>
                              <w:t>Gambar</w:t>
                            </w:r>
                            <w:r w:rsidR="00A30606">
                              <w:rPr>
                                <w:sz w:val="18"/>
                                <w:szCs w:val="18"/>
                                <w:lang w:val="id-ID"/>
                              </w:rPr>
                              <w:t xml:space="preserve"> 5</w:t>
                            </w:r>
                            <w:r w:rsidR="007B1F01" w:rsidRPr="007307A4">
                              <w:rPr>
                                <w:sz w:val="18"/>
                                <w:szCs w:val="18"/>
                                <w:lang w:val="id-ID"/>
                              </w:rPr>
                              <w:t xml:space="preserve">. </w:t>
                            </w:r>
                            <w:r>
                              <w:rPr>
                                <w:sz w:val="18"/>
                                <w:szCs w:val="18"/>
                              </w:rPr>
                              <w:t>Museum Majapahit Trowulan Mojokerto</w:t>
                            </w:r>
                          </w:p>
                          <w:p w14:paraId="077C624D" w14:textId="77777777" w:rsidR="007B1F01" w:rsidRPr="007307A4" w:rsidRDefault="007B1F01" w:rsidP="007B1F01">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02BCAE" id="Rectangle 27" o:spid="_x0000_s1046" style="position:absolute;left:0;text-align:left;margin-left:-.3pt;margin-top:.6pt;width:109.5pt;height:52.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" filled="f" stroked="f" strokeweight="2pt">
                <v:textbox>
                  <w:txbxContent>
                    <w:p w14:paraId="3AD7E516" w14:textId="1E4201A2" w:rsidR="007B1F01" w:rsidRPr="007307A4" w:rsidRDefault="00332BC5" w:rsidP="007B1F01">
                      <w:pPr>
                        <w:jc w:val="center"/>
                        <w:rPr>
                          <w:sz w:val="18"/>
                          <w:szCs w:val="18"/>
                        </w:rPr>
                      </w:pPr>
                      <w:r>
                        <w:rPr>
                          <w:sz w:val="18"/>
                          <w:szCs w:val="18"/>
                        </w:rPr>
                        <w:t>Gambar</w:t>
                      </w:r>
                      <w:r w:rsidR="00A30606">
                        <w:rPr>
                          <w:sz w:val="18"/>
                          <w:szCs w:val="18"/>
                          <w:lang w:val="id-ID"/>
                        </w:rPr>
                        <w:t xml:space="preserve"> 5</w:t>
                      </w:r>
                      <w:r w:rsidR="007B1F01" w:rsidRPr="007307A4">
                        <w:rPr>
                          <w:sz w:val="18"/>
                          <w:szCs w:val="18"/>
                          <w:lang w:val="id-ID"/>
                        </w:rPr>
                        <w:t xml:space="preserve">. </w:t>
                      </w:r>
                      <w:r>
                        <w:rPr>
                          <w:sz w:val="18"/>
                          <w:szCs w:val="18"/>
                        </w:rPr>
                        <w:t>Museum Majapahit Trowulan Mojokerto</w:t>
                      </w:r>
                    </w:p>
                    <w:p w14:paraId="077C624D" w14:textId="77777777" w:rsidR="007B1F01" w:rsidRPr="007307A4" w:rsidRDefault="007B1F01" w:rsidP="007B1F01">
                      <w:pPr>
                        <w:jc w:val="center"/>
                        <w:rPr>
                          <w:i/>
                          <w:sz w:val="18"/>
                          <w:szCs w:val="18"/>
                        </w:rPr>
                      </w:pPr>
                      <w:r w:rsidRPr="007307A4">
                        <w:rPr>
                          <w:i/>
                          <w:sz w:val="18"/>
                          <w:szCs w:val="18"/>
                        </w:rPr>
                        <w:t>Sumber : data pribadi.</w:t>
                      </w:r>
                    </w:p>
                  </w:txbxContent>
                </v:textbox>
                <w10:wrap type="square"/>
              </v:rect>
            </w:pict>
          </mc:Fallback>
        </mc:AlternateContent>
      </w:r>
    </w:p>
    <w:p w14:paraId="421A1677" w14:textId="750EA519" w:rsidR="007B1F01" w:rsidRDefault="007B1F01" w:rsidP="00D058FB">
      <w:pPr>
        <w:rPr>
          <w:sz w:val="22"/>
          <w:szCs w:val="22"/>
        </w:rPr>
      </w:pPr>
    </w:p>
    <w:p w14:paraId="7DDCB7DB" w14:textId="49482BD0" w:rsidR="007B1F01" w:rsidRDefault="007B1F01" w:rsidP="00D058FB">
      <w:pPr>
        <w:rPr>
          <w:sz w:val="22"/>
          <w:szCs w:val="22"/>
        </w:rPr>
      </w:pPr>
    </w:p>
    <w:p w14:paraId="2AC10654" w14:textId="77777777" w:rsidR="00E276FF" w:rsidRDefault="00E276FF" w:rsidP="00D058FB">
      <w:pPr>
        <w:rPr>
          <w:sz w:val="22"/>
          <w:szCs w:val="22"/>
        </w:rPr>
      </w:pPr>
    </w:p>
    <w:p w14:paraId="6F32D3A2" w14:textId="59EB7ED7" w:rsidR="00ED5F79" w:rsidRDefault="00793D1B" w:rsidP="00D058FB">
      <w:pPr>
        <w:rPr>
          <w:sz w:val="22"/>
          <w:szCs w:val="22"/>
        </w:rPr>
      </w:pPr>
      <w:r>
        <w:rPr>
          <w:sz w:val="22"/>
          <w:szCs w:val="22"/>
        </w:rPr>
        <w:t xml:space="preserve"> </w:t>
      </w:r>
    </w:p>
    <w:p w14:paraId="0BEDE9A3" w14:textId="40229590" w:rsidR="00ED5F79" w:rsidRDefault="00ED5F79" w:rsidP="00D058FB">
      <w:pPr>
        <w:rPr>
          <w:sz w:val="22"/>
          <w:szCs w:val="22"/>
        </w:rPr>
      </w:pPr>
      <w:r>
        <w:rPr>
          <w:sz w:val="22"/>
          <w:szCs w:val="22"/>
        </w:rPr>
        <w:t xml:space="preserve">Studi Banding Literatur : (a) </w:t>
      </w:r>
      <w:r w:rsidR="00ED28A2">
        <w:rPr>
          <w:sz w:val="22"/>
          <w:szCs w:val="22"/>
        </w:rPr>
        <w:t>Museum Tsunami Aceh</w:t>
      </w:r>
      <w:r w:rsidR="00E276FF">
        <w:rPr>
          <w:sz w:val="22"/>
          <w:szCs w:val="22"/>
        </w:rPr>
        <w:t xml:space="preserve"> (kajian obyek)</w:t>
      </w:r>
      <w:r w:rsidR="00ED28A2">
        <w:rPr>
          <w:sz w:val="22"/>
          <w:szCs w:val="22"/>
        </w:rPr>
        <w:t>. (b) Masjid Raya Minang Sumatra Barat</w:t>
      </w:r>
      <w:r w:rsidR="00E276FF">
        <w:rPr>
          <w:sz w:val="22"/>
          <w:szCs w:val="22"/>
        </w:rPr>
        <w:t xml:space="preserve"> (kajian tema)</w:t>
      </w:r>
      <w:r w:rsidR="00ED28A2">
        <w:rPr>
          <w:sz w:val="22"/>
          <w:szCs w:val="22"/>
        </w:rPr>
        <w:t xml:space="preserve">. </w:t>
      </w:r>
    </w:p>
    <w:p w14:paraId="6E9DC62B" w14:textId="6B19F64F" w:rsidR="00E07AC0" w:rsidRDefault="00800550" w:rsidP="00D058FB">
      <w:pPr>
        <w:rPr>
          <w:sz w:val="22"/>
          <w:szCs w:val="22"/>
        </w:rPr>
      </w:pPr>
      <w:r w:rsidRPr="00297524">
        <w:rPr>
          <w:rFonts w:ascii="Arial" w:eastAsia="Arial" w:hAnsi="Arial" w:cs="Arial"/>
          <w:noProof/>
        </w:rPr>
        <w:drawing>
          <wp:anchor distT="0" distB="0" distL="114300" distR="114300" simplePos="0" relativeHeight="251758080" behindDoc="0" locked="0" layoutInCell="1" allowOverlap="1" wp14:anchorId="7DFE44B6" wp14:editId="509209E8">
            <wp:simplePos x="0" y="0"/>
            <wp:positionH relativeFrom="column">
              <wp:posOffset>3168015</wp:posOffset>
            </wp:positionH>
            <wp:positionV relativeFrom="paragraph">
              <wp:posOffset>4445</wp:posOffset>
            </wp:positionV>
            <wp:extent cx="1973580" cy="1107440"/>
            <wp:effectExtent l="0" t="0" r="7620" b="0"/>
            <wp:wrapSquare wrapText="bothSides"/>
            <wp:docPr id="76" name="Picture 76" descr="F:\TUGAS KULIAH\Tugas Semester 7\Konsep\2 Laporan\Minggu 8\Pendukung\masjid sumba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TUGAS KULIAH\Tugas Semester 7\Konsep\2 Laporan\Minggu 8\Pendukung\masjid sumbar\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73580" cy="1107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6CBC" w:rsidRPr="00D3486E">
        <w:rPr>
          <w:rFonts w:ascii="Arial" w:eastAsia="Arial" w:hAnsi="Arial" w:cs="Arial"/>
          <w:b/>
          <w:noProof/>
        </w:rPr>
        <w:drawing>
          <wp:anchor distT="0" distB="0" distL="114300" distR="114300" simplePos="0" relativeHeight="251749888" behindDoc="0" locked="0" layoutInCell="1" allowOverlap="1" wp14:anchorId="5FA55D07" wp14:editId="72457B30">
            <wp:simplePos x="0" y="0"/>
            <wp:positionH relativeFrom="column">
              <wp:posOffset>491490</wp:posOffset>
            </wp:positionH>
            <wp:positionV relativeFrom="paragraph">
              <wp:posOffset>45085</wp:posOffset>
            </wp:positionV>
            <wp:extent cx="1891665" cy="1066800"/>
            <wp:effectExtent l="0" t="0" r="0" b="0"/>
            <wp:wrapSquare wrapText="bothSides"/>
            <wp:docPr id="63" name="Picture 63" descr="F:\TUGAS KULIAH\Tugas Semester 7\Konsep\2 Laporan\Minggu 8\Pendukung\Museum Tsunami Ace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TUGAS KULIAH\Tugas Semester 7\Konsep\2 Laporan\Minggu 8\Pendukung\Museum Tsunami Aceh\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91665" cy="106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C8442D" w14:textId="7E9311AC" w:rsidR="00E07AC0" w:rsidRDefault="00E07AC0" w:rsidP="00D058FB">
      <w:pPr>
        <w:rPr>
          <w:sz w:val="22"/>
          <w:szCs w:val="22"/>
        </w:rPr>
      </w:pPr>
    </w:p>
    <w:p w14:paraId="5EEC4332" w14:textId="46FC4ABD" w:rsidR="00E07AC0" w:rsidRDefault="00E07AC0" w:rsidP="00D058FB">
      <w:pPr>
        <w:rPr>
          <w:sz w:val="22"/>
          <w:szCs w:val="22"/>
        </w:rPr>
      </w:pPr>
    </w:p>
    <w:p w14:paraId="3A6DE415" w14:textId="77777777" w:rsidR="00E07AC0" w:rsidRDefault="00E07AC0" w:rsidP="00D058FB">
      <w:pPr>
        <w:rPr>
          <w:sz w:val="22"/>
          <w:szCs w:val="22"/>
        </w:rPr>
      </w:pPr>
    </w:p>
    <w:p w14:paraId="24D3DBA3" w14:textId="77777777" w:rsidR="00E07AC0" w:rsidRPr="00D058FB" w:rsidRDefault="00E07AC0" w:rsidP="00D058FB">
      <w:pPr>
        <w:rPr>
          <w:sz w:val="22"/>
          <w:szCs w:val="22"/>
        </w:rPr>
      </w:pPr>
    </w:p>
    <w:p w14:paraId="7329396B" w14:textId="77777777" w:rsidR="00D058FB" w:rsidRDefault="00D058FB" w:rsidP="002337D3">
      <w:pPr>
        <w:jc w:val="center"/>
        <w:rPr>
          <w:i/>
          <w:sz w:val="18"/>
          <w:szCs w:val="18"/>
        </w:rPr>
      </w:pPr>
    </w:p>
    <w:p w14:paraId="0F8CBB61" w14:textId="6D96CFA2" w:rsidR="00D058FB" w:rsidRDefault="00D058FB" w:rsidP="002337D3">
      <w:pPr>
        <w:jc w:val="center"/>
        <w:rPr>
          <w:i/>
          <w:sz w:val="18"/>
          <w:szCs w:val="18"/>
        </w:rPr>
      </w:pPr>
    </w:p>
    <w:p w14:paraId="24FD354F" w14:textId="7C746579" w:rsidR="00D058FB" w:rsidRDefault="00800550" w:rsidP="002337D3">
      <w:pPr>
        <w:jc w:val="center"/>
        <w:rPr>
          <w:i/>
          <w:sz w:val="18"/>
          <w:szCs w:val="18"/>
        </w:rPr>
      </w:pPr>
      <w:r w:rsidRPr="002C6CC1">
        <w:rPr>
          <w:rFonts w:eastAsia="Calibri"/>
          <w:b/>
          <w:noProof/>
          <w:sz w:val="22"/>
          <w:szCs w:val="22"/>
        </w:rPr>
        <mc:AlternateContent>
          <mc:Choice Requires="wps">
            <w:drawing>
              <wp:anchor distT="0" distB="0" distL="114300" distR="114300" simplePos="0" relativeHeight="251762176" behindDoc="0" locked="0" layoutInCell="1" allowOverlap="1" wp14:anchorId="29481997" wp14:editId="1729495A">
                <wp:simplePos x="0" y="0"/>
                <wp:positionH relativeFrom="column">
                  <wp:posOffset>3472815</wp:posOffset>
                </wp:positionH>
                <wp:positionV relativeFrom="paragraph">
                  <wp:posOffset>26670</wp:posOffset>
                </wp:positionV>
                <wp:extent cx="1390650" cy="666750"/>
                <wp:effectExtent l="0" t="0" r="0" b="0"/>
                <wp:wrapSquare wrapText="bothSides"/>
                <wp:docPr id="31" name="Rectangle 31"/>
                <wp:cNvGraphicFramePr/>
                <a:graphic xmlns:a="http://schemas.openxmlformats.org/drawingml/2006/main">
                  <a:graphicData uri="http://schemas.microsoft.com/office/word/2010/wordprocessingShape">
                    <wps:wsp>
                      <wps:cNvSpPr/>
                      <wps:spPr>
                        <a:xfrm>
                          <a:off x="0" y="0"/>
                          <a:ext cx="1390650" cy="6667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203EBAD" w14:textId="739E2F3C" w:rsidR="00800550" w:rsidRPr="007307A4" w:rsidRDefault="00800550" w:rsidP="00800550">
                            <w:pPr>
                              <w:jc w:val="center"/>
                              <w:rPr>
                                <w:sz w:val="18"/>
                                <w:szCs w:val="18"/>
                              </w:rPr>
                            </w:pPr>
                            <w:r>
                              <w:rPr>
                                <w:sz w:val="18"/>
                                <w:szCs w:val="18"/>
                              </w:rPr>
                              <w:t>Gambar</w:t>
                            </w:r>
                            <w:r>
                              <w:rPr>
                                <w:sz w:val="18"/>
                                <w:szCs w:val="18"/>
                                <w:lang w:val="id-ID"/>
                              </w:rPr>
                              <w:t xml:space="preserve"> </w:t>
                            </w:r>
                            <w:r w:rsidR="00A30606">
                              <w:rPr>
                                <w:sz w:val="18"/>
                                <w:szCs w:val="18"/>
                              </w:rPr>
                              <w:t>9</w:t>
                            </w:r>
                            <w:r w:rsidRPr="007307A4">
                              <w:rPr>
                                <w:sz w:val="18"/>
                                <w:szCs w:val="18"/>
                                <w:lang w:val="id-ID"/>
                              </w:rPr>
                              <w:t xml:space="preserve">. </w:t>
                            </w:r>
                            <w:r>
                              <w:rPr>
                                <w:sz w:val="18"/>
                                <w:szCs w:val="18"/>
                              </w:rPr>
                              <w:t>Masjid Raya Minang Sumatra Barat</w:t>
                            </w:r>
                          </w:p>
                          <w:p w14:paraId="1B75417D" w14:textId="77777777" w:rsidR="00800550" w:rsidRPr="007307A4" w:rsidRDefault="00800550" w:rsidP="00800550">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81997" id="Rectangle 31" o:spid="_x0000_s1047" style="position:absolute;left:0;text-align:left;margin-left:273.45pt;margin-top:2.1pt;width:109.5pt;height:52.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" filled="f" stroked="f" strokeweight="2pt">
                <v:textbox>
                  <w:txbxContent>
                    <w:p w14:paraId="7203EBAD" w14:textId="739E2F3C" w:rsidR="00800550" w:rsidRPr="007307A4" w:rsidRDefault="00800550" w:rsidP="00800550">
                      <w:pPr>
                        <w:jc w:val="center"/>
                        <w:rPr>
                          <w:sz w:val="18"/>
                          <w:szCs w:val="18"/>
                        </w:rPr>
                      </w:pPr>
                      <w:r>
                        <w:rPr>
                          <w:sz w:val="18"/>
                          <w:szCs w:val="18"/>
                        </w:rPr>
                        <w:t>Gambar</w:t>
                      </w:r>
                      <w:r>
                        <w:rPr>
                          <w:sz w:val="18"/>
                          <w:szCs w:val="18"/>
                          <w:lang w:val="id-ID"/>
                        </w:rPr>
                        <w:t xml:space="preserve"> </w:t>
                      </w:r>
                      <w:r w:rsidR="00A30606">
                        <w:rPr>
                          <w:sz w:val="18"/>
                          <w:szCs w:val="18"/>
                        </w:rPr>
                        <w:t>9</w:t>
                      </w:r>
                      <w:r w:rsidRPr="007307A4">
                        <w:rPr>
                          <w:sz w:val="18"/>
                          <w:szCs w:val="18"/>
                          <w:lang w:val="id-ID"/>
                        </w:rPr>
                        <w:t xml:space="preserve">. </w:t>
                      </w:r>
                      <w:r>
                        <w:rPr>
                          <w:sz w:val="18"/>
                          <w:szCs w:val="18"/>
                        </w:rPr>
                        <w:t>Masjid Raya Minang Sumatra Barat</w:t>
                      </w:r>
                    </w:p>
                    <w:p w14:paraId="1B75417D" w14:textId="77777777" w:rsidR="00800550" w:rsidRPr="007307A4" w:rsidRDefault="00800550" w:rsidP="00800550">
                      <w:pPr>
                        <w:jc w:val="center"/>
                        <w:rPr>
                          <w:i/>
                          <w:sz w:val="18"/>
                          <w:szCs w:val="18"/>
                        </w:rPr>
                      </w:pPr>
                      <w:r w:rsidRPr="007307A4">
                        <w:rPr>
                          <w:i/>
                          <w:sz w:val="18"/>
                          <w:szCs w:val="18"/>
                        </w:rPr>
                        <w:t>Sumber : data pribadi.</w:t>
                      </w:r>
                    </w:p>
                  </w:txbxContent>
                </v:textbox>
                <w10:wrap type="square"/>
              </v:rect>
            </w:pict>
          </mc:Fallback>
        </mc:AlternateContent>
      </w:r>
      <w:r w:rsidR="00C36CBC" w:rsidRPr="002C6CC1">
        <w:rPr>
          <w:rFonts w:eastAsia="Calibri"/>
          <w:b/>
          <w:noProof/>
          <w:sz w:val="22"/>
          <w:szCs w:val="22"/>
        </w:rPr>
        <mc:AlternateContent>
          <mc:Choice Requires="wps">
            <w:drawing>
              <wp:anchor distT="0" distB="0" distL="114300" distR="114300" simplePos="0" relativeHeight="251753984" behindDoc="0" locked="0" layoutInCell="1" allowOverlap="1" wp14:anchorId="3260964B" wp14:editId="77802F49">
                <wp:simplePos x="0" y="0"/>
                <wp:positionH relativeFrom="column">
                  <wp:posOffset>733425</wp:posOffset>
                </wp:positionH>
                <wp:positionV relativeFrom="paragraph">
                  <wp:posOffset>64135</wp:posOffset>
                </wp:positionV>
                <wp:extent cx="1390650" cy="666750"/>
                <wp:effectExtent l="0" t="0" r="0" b="0"/>
                <wp:wrapSquare wrapText="bothSides"/>
                <wp:docPr id="30" name="Rectangle 30"/>
                <wp:cNvGraphicFramePr/>
                <a:graphic xmlns:a="http://schemas.openxmlformats.org/drawingml/2006/main">
                  <a:graphicData uri="http://schemas.microsoft.com/office/word/2010/wordprocessingShape">
                    <wps:wsp>
                      <wps:cNvSpPr/>
                      <wps:spPr>
                        <a:xfrm>
                          <a:off x="0" y="0"/>
                          <a:ext cx="1390650" cy="6667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75678E0" w14:textId="7DFD3A14" w:rsidR="00C36CBC" w:rsidRPr="007307A4" w:rsidRDefault="00C36CBC" w:rsidP="00C36CBC">
                            <w:pPr>
                              <w:jc w:val="center"/>
                              <w:rPr>
                                <w:sz w:val="18"/>
                                <w:szCs w:val="18"/>
                              </w:rPr>
                            </w:pPr>
                            <w:r>
                              <w:rPr>
                                <w:sz w:val="18"/>
                                <w:szCs w:val="18"/>
                              </w:rPr>
                              <w:t>Gambar</w:t>
                            </w:r>
                            <w:r>
                              <w:rPr>
                                <w:sz w:val="18"/>
                                <w:szCs w:val="18"/>
                                <w:lang w:val="id-ID"/>
                              </w:rPr>
                              <w:t xml:space="preserve"> </w:t>
                            </w:r>
                            <w:r w:rsidR="00A30606">
                              <w:rPr>
                                <w:sz w:val="18"/>
                                <w:szCs w:val="18"/>
                              </w:rPr>
                              <w:t>8</w:t>
                            </w:r>
                            <w:r w:rsidRPr="007307A4">
                              <w:rPr>
                                <w:sz w:val="18"/>
                                <w:szCs w:val="18"/>
                                <w:lang w:val="id-ID"/>
                              </w:rPr>
                              <w:t xml:space="preserve">. </w:t>
                            </w:r>
                            <w:r>
                              <w:rPr>
                                <w:sz w:val="18"/>
                                <w:szCs w:val="18"/>
                              </w:rPr>
                              <w:t>Museum Tsunami Aceh</w:t>
                            </w:r>
                          </w:p>
                          <w:p w14:paraId="0B67FE46" w14:textId="77777777" w:rsidR="00C36CBC" w:rsidRPr="007307A4" w:rsidRDefault="00C36CBC" w:rsidP="00C36CBC">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60964B" id="Rectangle 30" o:spid="_x0000_s1048" style="position:absolute;left:0;text-align:left;margin-left:57.75pt;margin-top:5.05pt;width:109.5pt;height:52.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" filled="f" stroked="f" strokeweight="2pt">
                <v:textbox>
                  <w:txbxContent>
                    <w:p w14:paraId="375678E0" w14:textId="7DFD3A14" w:rsidR="00C36CBC" w:rsidRPr="007307A4" w:rsidRDefault="00C36CBC" w:rsidP="00C36CBC">
                      <w:pPr>
                        <w:jc w:val="center"/>
                        <w:rPr>
                          <w:sz w:val="18"/>
                          <w:szCs w:val="18"/>
                        </w:rPr>
                      </w:pPr>
                      <w:r>
                        <w:rPr>
                          <w:sz w:val="18"/>
                          <w:szCs w:val="18"/>
                        </w:rPr>
                        <w:t>Gambar</w:t>
                      </w:r>
                      <w:r>
                        <w:rPr>
                          <w:sz w:val="18"/>
                          <w:szCs w:val="18"/>
                          <w:lang w:val="id-ID"/>
                        </w:rPr>
                        <w:t xml:space="preserve"> </w:t>
                      </w:r>
                      <w:r w:rsidR="00A30606">
                        <w:rPr>
                          <w:sz w:val="18"/>
                          <w:szCs w:val="18"/>
                        </w:rPr>
                        <w:t>8</w:t>
                      </w:r>
                      <w:r w:rsidRPr="007307A4">
                        <w:rPr>
                          <w:sz w:val="18"/>
                          <w:szCs w:val="18"/>
                          <w:lang w:val="id-ID"/>
                        </w:rPr>
                        <w:t xml:space="preserve">. </w:t>
                      </w:r>
                      <w:r>
                        <w:rPr>
                          <w:sz w:val="18"/>
                          <w:szCs w:val="18"/>
                        </w:rPr>
                        <w:t>Museum Tsunami Aceh</w:t>
                      </w:r>
                    </w:p>
                    <w:p w14:paraId="0B67FE46" w14:textId="77777777" w:rsidR="00C36CBC" w:rsidRPr="007307A4" w:rsidRDefault="00C36CBC" w:rsidP="00C36CBC">
                      <w:pPr>
                        <w:jc w:val="center"/>
                        <w:rPr>
                          <w:i/>
                          <w:sz w:val="18"/>
                          <w:szCs w:val="18"/>
                        </w:rPr>
                      </w:pPr>
                      <w:r w:rsidRPr="007307A4">
                        <w:rPr>
                          <w:i/>
                          <w:sz w:val="18"/>
                          <w:szCs w:val="18"/>
                        </w:rPr>
                        <w:t>Sumber : data pribadi.</w:t>
                      </w:r>
                    </w:p>
                  </w:txbxContent>
                </v:textbox>
                <w10:wrap type="square"/>
              </v:rect>
            </w:pict>
          </mc:Fallback>
        </mc:AlternateContent>
      </w:r>
    </w:p>
    <w:p w14:paraId="20F2CC9A" w14:textId="25244B95" w:rsidR="00D058FB" w:rsidRDefault="00D058FB" w:rsidP="002337D3">
      <w:pPr>
        <w:jc w:val="center"/>
        <w:rPr>
          <w:i/>
          <w:sz w:val="18"/>
          <w:szCs w:val="18"/>
        </w:rPr>
      </w:pPr>
    </w:p>
    <w:p w14:paraId="1D9FEC91" w14:textId="0AE4051E" w:rsidR="00D058FB" w:rsidRDefault="00D058FB" w:rsidP="002337D3">
      <w:pPr>
        <w:jc w:val="center"/>
        <w:rPr>
          <w:i/>
          <w:sz w:val="18"/>
          <w:szCs w:val="18"/>
        </w:rPr>
      </w:pPr>
    </w:p>
    <w:p w14:paraId="2F81ADA7" w14:textId="77777777" w:rsidR="00C36CBC" w:rsidRDefault="00C36CBC" w:rsidP="002337D3">
      <w:pPr>
        <w:jc w:val="center"/>
        <w:rPr>
          <w:i/>
          <w:sz w:val="18"/>
          <w:szCs w:val="18"/>
        </w:rPr>
      </w:pPr>
    </w:p>
    <w:p w14:paraId="7A674F54" w14:textId="77777777" w:rsidR="00D058FB" w:rsidRDefault="00D058FB" w:rsidP="00B62F2B">
      <w:pPr>
        <w:rPr>
          <w:i/>
          <w:sz w:val="18"/>
          <w:szCs w:val="18"/>
        </w:rPr>
      </w:pPr>
    </w:p>
    <w:p w14:paraId="685B4572" w14:textId="0E636E5B" w:rsidR="00D058FB" w:rsidRPr="002C6CC1" w:rsidRDefault="00A30606" w:rsidP="002337D3">
      <w:pPr>
        <w:jc w:val="center"/>
        <w:rPr>
          <w:i/>
          <w:sz w:val="18"/>
          <w:szCs w:val="18"/>
        </w:rPr>
      </w:pPr>
      <w:r w:rsidRPr="002C6CC1">
        <w:rPr>
          <w:rFonts w:eastAsia="Calibri"/>
          <w:b/>
          <w:noProof/>
          <w:sz w:val="22"/>
          <w:szCs w:val="22"/>
        </w:rPr>
        <mc:AlternateContent>
          <mc:Choice Requires="wps">
            <w:drawing>
              <wp:anchor distT="0" distB="0" distL="114300" distR="114300" simplePos="0" relativeHeight="251707904" behindDoc="0" locked="0" layoutInCell="1" allowOverlap="1" wp14:anchorId="297D8F65" wp14:editId="62BF3CE1">
                <wp:simplePos x="0" y="0"/>
                <wp:positionH relativeFrom="column">
                  <wp:posOffset>1634490</wp:posOffset>
                </wp:positionH>
                <wp:positionV relativeFrom="paragraph">
                  <wp:posOffset>3139440</wp:posOffset>
                </wp:positionV>
                <wp:extent cx="2486025" cy="514350"/>
                <wp:effectExtent l="0" t="0" r="0" b="0"/>
                <wp:wrapSquare wrapText="bothSides"/>
                <wp:docPr id="16" name="Rectangle 16"/>
                <wp:cNvGraphicFramePr/>
                <a:graphic xmlns:a="http://schemas.openxmlformats.org/drawingml/2006/main">
                  <a:graphicData uri="http://schemas.microsoft.com/office/word/2010/wordprocessingShape">
                    <wps:wsp>
                      <wps:cNvSpPr/>
                      <wps:spPr>
                        <a:xfrm>
                          <a:off x="0" y="0"/>
                          <a:ext cx="2486025" cy="514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14745BC" w14:textId="5BE1E40A" w:rsidR="00761A04" w:rsidRPr="007307A4" w:rsidRDefault="00761A04" w:rsidP="009D41B6">
                            <w:pPr>
                              <w:jc w:val="center"/>
                              <w:rPr>
                                <w:sz w:val="18"/>
                                <w:szCs w:val="18"/>
                              </w:rPr>
                            </w:pPr>
                            <w:r>
                              <w:rPr>
                                <w:sz w:val="18"/>
                                <w:szCs w:val="18"/>
                                <w:lang w:val="id-ID"/>
                              </w:rPr>
                              <w:t>Tabel 2</w:t>
                            </w:r>
                            <w:r w:rsidRPr="007307A4">
                              <w:rPr>
                                <w:sz w:val="18"/>
                                <w:szCs w:val="18"/>
                                <w:lang w:val="id-ID"/>
                              </w:rPr>
                              <w:t xml:space="preserve">. </w:t>
                            </w:r>
                            <w:r>
                              <w:rPr>
                                <w:sz w:val="18"/>
                                <w:szCs w:val="18"/>
                              </w:rPr>
                              <w:t>Proses Terjadinya Konsep Mikro Bentuk</w:t>
                            </w:r>
                          </w:p>
                          <w:p w14:paraId="164B1A23" w14:textId="77777777" w:rsidR="00761A04" w:rsidRPr="007307A4" w:rsidRDefault="00761A04" w:rsidP="009D41B6">
                            <w:pPr>
                              <w:jc w:val="center"/>
                              <w:rPr>
                                <w:i/>
                                <w:sz w:val="18"/>
                                <w:szCs w:val="18"/>
                              </w:rPr>
                            </w:pPr>
                            <w:r w:rsidRPr="007307A4">
                              <w:rPr>
                                <w:i/>
                                <w:sz w:val="18"/>
                                <w:szCs w:val="18"/>
                              </w:rPr>
                              <w:t>Sumber : data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D8F65" id="Rectangle 16" o:spid="_x0000_s1049" style="position:absolute;left:0;text-align:left;margin-left:128.7pt;margin-top:247.2pt;width:195.75pt;height:40.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" filled="f" stroked="f" strokeweight="2pt">
                <v:textbox>
                  <w:txbxContent>
                    <w:p w14:paraId="314745BC" w14:textId="5BE1E40A" w:rsidR="00761A04" w:rsidRPr="007307A4" w:rsidRDefault="00761A04" w:rsidP="009D41B6">
                      <w:pPr>
                        <w:jc w:val="center"/>
                        <w:rPr>
                          <w:sz w:val="18"/>
                          <w:szCs w:val="18"/>
                        </w:rPr>
                      </w:pPr>
                      <w:r>
                        <w:rPr>
                          <w:sz w:val="18"/>
                          <w:szCs w:val="18"/>
                          <w:lang w:val="id-ID"/>
                        </w:rPr>
                        <w:t>Tabel 2</w:t>
                      </w:r>
                      <w:r w:rsidRPr="007307A4">
                        <w:rPr>
                          <w:sz w:val="18"/>
                          <w:szCs w:val="18"/>
                          <w:lang w:val="id-ID"/>
                        </w:rPr>
                        <w:t xml:space="preserve">. </w:t>
                      </w:r>
                      <w:r>
                        <w:rPr>
                          <w:sz w:val="18"/>
                          <w:szCs w:val="18"/>
                        </w:rPr>
                        <w:t>Proses Terjadinya Konsep Mikro Bentuk</w:t>
                      </w:r>
                    </w:p>
                    <w:p w14:paraId="164B1A23" w14:textId="77777777" w:rsidR="00761A04" w:rsidRPr="007307A4" w:rsidRDefault="00761A04" w:rsidP="009D41B6">
                      <w:pPr>
                        <w:jc w:val="center"/>
                        <w:rPr>
                          <w:i/>
                          <w:sz w:val="18"/>
                          <w:szCs w:val="18"/>
                        </w:rPr>
                      </w:pPr>
                      <w:r w:rsidRPr="007307A4">
                        <w:rPr>
                          <w:i/>
                          <w:sz w:val="18"/>
                          <w:szCs w:val="18"/>
                        </w:rPr>
                        <w:t>Sumber : data pribadi.</w:t>
                      </w:r>
                    </w:p>
                  </w:txbxContent>
                </v:textbox>
                <w10:wrap type="square"/>
              </v:rect>
            </w:pict>
          </mc:Fallback>
        </mc:AlternateContent>
      </w:r>
    </w:p>
    <w:tbl>
      <w:tblPr>
        <w:tblStyle w:val="TableGrid"/>
        <w:tblpPr w:leftFromText="180" w:rightFromText="180" w:vertAnchor="text" w:horzAnchor="margin" w:tblpXSpec="right" w:tblpY="-23"/>
        <w:tblW w:w="0" w:type="auto"/>
        <w:tblLook w:val="04A0" w:firstRow="1" w:lastRow="0" w:firstColumn="1" w:lastColumn="0" w:noHBand="0" w:noVBand="1"/>
      </w:tblPr>
      <w:tblGrid>
        <w:gridCol w:w="1132"/>
        <w:gridCol w:w="2095"/>
        <w:gridCol w:w="2401"/>
        <w:gridCol w:w="1443"/>
        <w:gridCol w:w="1141"/>
      </w:tblGrid>
      <w:tr w:rsidR="00793D1B" w:rsidRPr="002C6CC1" w14:paraId="560BDDB4" w14:textId="77777777" w:rsidTr="00793D1B">
        <w:tc>
          <w:tcPr>
            <w:tcW w:w="1132" w:type="dxa"/>
            <w:shd w:val="clear" w:color="auto" w:fill="A6A6A6" w:themeFill="background1" w:themeFillShade="A6"/>
          </w:tcPr>
          <w:p w14:paraId="71C7F47F" w14:textId="77777777" w:rsidR="00793D1B" w:rsidRPr="002C6CC1" w:rsidRDefault="00793D1B" w:rsidP="00793D1B">
            <w:pPr>
              <w:spacing w:line="360" w:lineRule="auto"/>
              <w:jc w:val="center"/>
              <w:rPr>
                <w:b/>
                <w:sz w:val="16"/>
                <w:szCs w:val="16"/>
                <w:lang w:val="id-ID"/>
              </w:rPr>
            </w:pPr>
            <w:r w:rsidRPr="002C6CC1">
              <w:rPr>
                <w:sz w:val="16"/>
                <w:szCs w:val="16"/>
                <w:lang w:val="id-ID"/>
              </w:rPr>
              <w:t>ASPEK</w:t>
            </w:r>
          </w:p>
        </w:tc>
        <w:tc>
          <w:tcPr>
            <w:tcW w:w="2095" w:type="dxa"/>
            <w:shd w:val="clear" w:color="auto" w:fill="A6A6A6" w:themeFill="background1" w:themeFillShade="A6"/>
          </w:tcPr>
          <w:p w14:paraId="1EFB98C9" w14:textId="77777777" w:rsidR="00793D1B" w:rsidRPr="002C6CC1" w:rsidRDefault="00793D1B" w:rsidP="00793D1B">
            <w:pPr>
              <w:spacing w:line="360" w:lineRule="auto"/>
              <w:jc w:val="center"/>
              <w:rPr>
                <w:b/>
                <w:sz w:val="16"/>
                <w:szCs w:val="16"/>
                <w:lang w:val="id-ID"/>
              </w:rPr>
            </w:pPr>
            <w:r w:rsidRPr="002C6CC1">
              <w:rPr>
                <w:sz w:val="16"/>
                <w:szCs w:val="16"/>
                <w:lang w:val="id-ID"/>
              </w:rPr>
              <w:t>ANALISIS</w:t>
            </w:r>
          </w:p>
        </w:tc>
        <w:tc>
          <w:tcPr>
            <w:tcW w:w="2401" w:type="dxa"/>
            <w:shd w:val="clear" w:color="auto" w:fill="A6A6A6" w:themeFill="background1" w:themeFillShade="A6"/>
          </w:tcPr>
          <w:p w14:paraId="3521192F" w14:textId="77777777" w:rsidR="00793D1B" w:rsidRPr="002C6CC1" w:rsidRDefault="00793D1B" w:rsidP="00793D1B">
            <w:pPr>
              <w:spacing w:line="360" w:lineRule="auto"/>
              <w:jc w:val="center"/>
              <w:rPr>
                <w:b/>
                <w:sz w:val="16"/>
                <w:szCs w:val="16"/>
                <w:lang w:val="id-ID"/>
              </w:rPr>
            </w:pPr>
            <w:r w:rsidRPr="002C6CC1">
              <w:rPr>
                <w:sz w:val="16"/>
                <w:szCs w:val="16"/>
                <w:lang w:val="id-ID"/>
              </w:rPr>
              <w:t>RESPON</w:t>
            </w:r>
          </w:p>
        </w:tc>
        <w:tc>
          <w:tcPr>
            <w:tcW w:w="1443" w:type="dxa"/>
            <w:shd w:val="clear" w:color="auto" w:fill="A6A6A6" w:themeFill="background1" w:themeFillShade="A6"/>
          </w:tcPr>
          <w:p w14:paraId="51CFE276" w14:textId="77777777" w:rsidR="00793D1B" w:rsidRPr="002C6CC1" w:rsidRDefault="00793D1B" w:rsidP="00793D1B">
            <w:pPr>
              <w:spacing w:line="360" w:lineRule="auto"/>
              <w:jc w:val="center"/>
              <w:rPr>
                <w:b/>
                <w:sz w:val="16"/>
                <w:szCs w:val="16"/>
                <w:lang w:val="id-ID"/>
              </w:rPr>
            </w:pPr>
            <w:r w:rsidRPr="002C6CC1">
              <w:rPr>
                <w:sz w:val="16"/>
                <w:szCs w:val="16"/>
                <w:lang w:val="id-ID"/>
              </w:rPr>
              <w:t>SUB MIKRO KONSEP</w:t>
            </w:r>
          </w:p>
        </w:tc>
        <w:tc>
          <w:tcPr>
            <w:tcW w:w="1141" w:type="dxa"/>
            <w:shd w:val="clear" w:color="auto" w:fill="A6A6A6" w:themeFill="background1" w:themeFillShade="A6"/>
          </w:tcPr>
          <w:p w14:paraId="2F2FA029" w14:textId="77777777" w:rsidR="00793D1B" w:rsidRPr="002C6CC1" w:rsidRDefault="00793D1B" w:rsidP="00793D1B">
            <w:pPr>
              <w:spacing w:line="360" w:lineRule="auto"/>
              <w:jc w:val="center"/>
              <w:rPr>
                <w:b/>
                <w:sz w:val="16"/>
                <w:szCs w:val="16"/>
                <w:lang w:val="id-ID"/>
              </w:rPr>
            </w:pPr>
            <w:r w:rsidRPr="002C6CC1">
              <w:rPr>
                <w:sz w:val="16"/>
                <w:szCs w:val="16"/>
                <w:lang w:val="id-ID"/>
              </w:rPr>
              <w:t xml:space="preserve">MIKRO </w:t>
            </w:r>
          </w:p>
          <w:p w14:paraId="51200FD2" w14:textId="77777777" w:rsidR="00793D1B" w:rsidRPr="002C6CC1" w:rsidRDefault="00793D1B" w:rsidP="00793D1B">
            <w:pPr>
              <w:spacing w:line="360" w:lineRule="auto"/>
              <w:jc w:val="center"/>
              <w:rPr>
                <w:b/>
                <w:sz w:val="16"/>
                <w:szCs w:val="16"/>
                <w:lang w:val="id-ID"/>
              </w:rPr>
            </w:pPr>
            <w:r w:rsidRPr="002C6CC1">
              <w:rPr>
                <w:sz w:val="16"/>
                <w:szCs w:val="16"/>
                <w:lang w:val="id-ID"/>
              </w:rPr>
              <w:t>KONSEP</w:t>
            </w:r>
          </w:p>
        </w:tc>
      </w:tr>
      <w:tr w:rsidR="00793D1B" w:rsidRPr="002C6CC1" w14:paraId="0BE22B01" w14:textId="77777777" w:rsidTr="00793D1B">
        <w:tc>
          <w:tcPr>
            <w:tcW w:w="1132" w:type="dxa"/>
          </w:tcPr>
          <w:p w14:paraId="20452A3E" w14:textId="77777777" w:rsidR="00793D1B" w:rsidRPr="002C6CC1" w:rsidRDefault="00793D1B" w:rsidP="00793D1B">
            <w:pPr>
              <w:spacing w:line="360" w:lineRule="auto"/>
              <w:jc w:val="center"/>
              <w:rPr>
                <w:sz w:val="16"/>
                <w:szCs w:val="16"/>
                <w:lang w:val="id-ID"/>
              </w:rPr>
            </w:pPr>
            <w:r w:rsidRPr="002C6CC1">
              <w:rPr>
                <w:sz w:val="16"/>
                <w:szCs w:val="16"/>
                <w:lang w:val="id-ID"/>
              </w:rPr>
              <w:t xml:space="preserve">TAMPILAN BANGUNAN </w:t>
            </w:r>
          </w:p>
        </w:tc>
        <w:tc>
          <w:tcPr>
            <w:tcW w:w="2095" w:type="dxa"/>
          </w:tcPr>
          <w:p w14:paraId="18725CED" w14:textId="77777777" w:rsidR="00793D1B" w:rsidRPr="002C6CC1" w:rsidRDefault="00793D1B" w:rsidP="00793D1B">
            <w:pPr>
              <w:spacing w:line="360" w:lineRule="auto"/>
              <w:rPr>
                <w:sz w:val="16"/>
                <w:szCs w:val="16"/>
                <w:lang w:val="id-ID"/>
              </w:rPr>
            </w:pPr>
            <w:r w:rsidRPr="002C6CC1">
              <w:rPr>
                <w:sz w:val="16"/>
                <w:szCs w:val="16"/>
                <w:lang w:val="id-ID"/>
              </w:rPr>
              <w:t>Beberapa bangunan belum memiliki tampilan khas nya sesuai dengan daerah nya</w:t>
            </w:r>
          </w:p>
        </w:tc>
        <w:tc>
          <w:tcPr>
            <w:tcW w:w="2401" w:type="dxa"/>
          </w:tcPr>
          <w:p w14:paraId="76639FC0" w14:textId="77777777" w:rsidR="00793D1B" w:rsidRPr="002C6CC1" w:rsidRDefault="00793D1B" w:rsidP="00793D1B">
            <w:pPr>
              <w:spacing w:line="360" w:lineRule="auto"/>
              <w:rPr>
                <w:sz w:val="16"/>
                <w:szCs w:val="16"/>
                <w:lang w:val="id-ID"/>
              </w:rPr>
            </w:pPr>
            <w:r w:rsidRPr="002C6CC1">
              <w:rPr>
                <w:sz w:val="16"/>
                <w:szCs w:val="16"/>
                <w:lang w:val="id-ID"/>
              </w:rPr>
              <w:t>Membuat tampilan bangunan yang nantinya dijadikan ikonik pada daerah setempat</w:t>
            </w:r>
          </w:p>
        </w:tc>
        <w:tc>
          <w:tcPr>
            <w:tcW w:w="1443" w:type="dxa"/>
          </w:tcPr>
          <w:p w14:paraId="66F476AB" w14:textId="77777777" w:rsidR="00793D1B" w:rsidRPr="002C6CC1" w:rsidRDefault="00793D1B" w:rsidP="00793D1B">
            <w:pPr>
              <w:spacing w:line="360" w:lineRule="auto"/>
              <w:jc w:val="center"/>
              <w:rPr>
                <w:b/>
                <w:sz w:val="16"/>
                <w:szCs w:val="16"/>
                <w:lang w:val="id-ID"/>
              </w:rPr>
            </w:pPr>
            <w:r w:rsidRPr="002C6CC1">
              <w:rPr>
                <w:b/>
                <w:sz w:val="16"/>
                <w:szCs w:val="16"/>
                <w:lang w:val="id-ID"/>
              </w:rPr>
              <w:t>Representatif</w:t>
            </w:r>
          </w:p>
        </w:tc>
        <w:tc>
          <w:tcPr>
            <w:tcW w:w="1141" w:type="dxa"/>
            <w:vMerge w:val="restart"/>
          </w:tcPr>
          <w:p w14:paraId="4B7969F1" w14:textId="77777777" w:rsidR="00793D1B" w:rsidRPr="002C6CC1" w:rsidRDefault="00793D1B" w:rsidP="00793D1B">
            <w:pPr>
              <w:spacing w:line="360" w:lineRule="auto"/>
              <w:jc w:val="center"/>
              <w:rPr>
                <w:b/>
                <w:sz w:val="16"/>
                <w:szCs w:val="16"/>
                <w:lang w:val="id-ID"/>
              </w:rPr>
            </w:pPr>
            <w:r w:rsidRPr="002C6CC1">
              <w:rPr>
                <w:b/>
                <w:sz w:val="16"/>
                <w:szCs w:val="16"/>
                <w:lang w:val="id-ID"/>
              </w:rPr>
              <w:t>Representatif</w:t>
            </w:r>
          </w:p>
        </w:tc>
      </w:tr>
      <w:tr w:rsidR="00793D1B" w:rsidRPr="002C6CC1" w14:paraId="3CBB6C35" w14:textId="77777777" w:rsidTr="00793D1B">
        <w:tc>
          <w:tcPr>
            <w:tcW w:w="1132" w:type="dxa"/>
          </w:tcPr>
          <w:p w14:paraId="7E9880C7" w14:textId="77777777" w:rsidR="00793D1B" w:rsidRPr="002C6CC1" w:rsidRDefault="00793D1B" w:rsidP="00793D1B">
            <w:pPr>
              <w:spacing w:line="360" w:lineRule="auto"/>
              <w:jc w:val="center"/>
              <w:rPr>
                <w:sz w:val="16"/>
                <w:szCs w:val="16"/>
                <w:lang w:val="id-ID"/>
              </w:rPr>
            </w:pPr>
            <w:r w:rsidRPr="002C6CC1">
              <w:rPr>
                <w:sz w:val="16"/>
                <w:szCs w:val="16"/>
                <w:lang w:val="id-ID"/>
              </w:rPr>
              <w:t xml:space="preserve">KEPALA BANGUNAN </w:t>
            </w:r>
          </w:p>
        </w:tc>
        <w:tc>
          <w:tcPr>
            <w:tcW w:w="2095" w:type="dxa"/>
          </w:tcPr>
          <w:p w14:paraId="3B915412" w14:textId="77777777" w:rsidR="00793D1B" w:rsidRPr="002C6CC1" w:rsidRDefault="00793D1B" w:rsidP="00793D1B">
            <w:pPr>
              <w:spacing w:line="360" w:lineRule="auto"/>
              <w:rPr>
                <w:sz w:val="16"/>
                <w:szCs w:val="16"/>
                <w:lang w:val="id-ID"/>
              </w:rPr>
            </w:pPr>
            <w:r w:rsidRPr="002C6CC1">
              <w:rPr>
                <w:sz w:val="16"/>
                <w:szCs w:val="16"/>
                <w:lang w:val="id-ID"/>
              </w:rPr>
              <w:t>Pada kepala bangunan rata-rata memiliki bentuk ciri khas daerah setempat</w:t>
            </w:r>
          </w:p>
        </w:tc>
        <w:tc>
          <w:tcPr>
            <w:tcW w:w="2401" w:type="dxa"/>
          </w:tcPr>
          <w:p w14:paraId="51530118" w14:textId="77777777" w:rsidR="00793D1B" w:rsidRPr="002C6CC1" w:rsidRDefault="00793D1B" w:rsidP="00793D1B">
            <w:pPr>
              <w:spacing w:line="360" w:lineRule="auto"/>
              <w:rPr>
                <w:sz w:val="16"/>
                <w:szCs w:val="16"/>
                <w:lang w:val="id-ID"/>
              </w:rPr>
            </w:pPr>
            <w:r w:rsidRPr="002C6CC1">
              <w:rPr>
                <w:sz w:val="16"/>
                <w:szCs w:val="16"/>
                <w:lang w:val="id-ID"/>
              </w:rPr>
              <w:t>Membuat bentuk khas yang terdapat pada dearah setempat</w:t>
            </w:r>
          </w:p>
        </w:tc>
        <w:tc>
          <w:tcPr>
            <w:tcW w:w="1443" w:type="dxa"/>
          </w:tcPr>
          <w:p w14:paraId="785DC54A" w14:textId="77777777" w:rsidR="00793D1B" w:rsidRPr="002C6CC1" w:rsidRDefault="00793D1B" w:rsidP="00793D1B">
            <w:pPr>
              <w:spacing w:line="360" w:lineRule="auto"/>
              <w:jc w:val="center"/>
              <w:rPr>
                <w:b/>
                <w:sz w:val="16"/>
                <w:szCs w:val="16"/>
                <w:lang w:val="id-ID"/>
              </w:rPr>
            </w:pPr>
            <w:r w:rsidRPr="002C6CC1">
              <w:rPr>
                <w:b/>
                <w:sz w:val="16"/>
                <w:szCs w:val="16"/>
                <w:lang w:val="id-ID"/>
              </w:rPr>
              <w:t>Representaif</w:t>
            </w:r>
          </w:p>
        </w:tc>
        <w:tc>
          <w:tcPr>
            <w:tcW w:w="1141" w:type="dxa"/>
            <w:vMerge/>
          </w:tcPr>
          <w:p w14:paraId="4066A457" w14:textId="77777777" w:rsidR="00793D1B" w:rsidRPr="002C6CC1" w:rsidRDefault="00793D1B" w:rsidP="00793D1B">
            <w:pPr>
              <w:spacing w:line="360" w:lineRule="auto"/>
              <w:jc w:val="center"/>
              <w:rPr>
                <w:lang w:val="id-ID"/>
              </w:rPr>
            </w:pPr>
          </w:p>
        </w:tc>
      </w:tr>
      <w:tr w:rsidR="00793D1B" w:rsidRPr="002C6CC1" w14:paraId="368C0B6A" w14:textId="77777777" w:rsidTr="00793D1B">
        <w:tc>
          <w:tcPr>
            <w:tcW w:w="1132" w:type="dxa"/>
          </w:tcPr>
          <w:p w14:paraId="7D32F57B" w14:textId="77777777" w:rsidR="00793D1B" w:rsidRPr="002C6CC1" w:rsidRDefault="00793D1B" w:rsidP="00793D1B">
            <w:pPr>
              <w:spacing w:line="360" w:lineRule="auto"/>
              <w:jc w:val="center"/>
              <w:rPr>
                <w:sz w:val="16"/>
                <w:szCs w:val="16"/>
                <w:lang w:val="id-ID"/>
              </w:rPr>
            </w:pPr>
            <w:r w:rsidRPr="002C6CC1">
              <w:rPr>
                <w:sz w:val="16"/>
                <w:szCs w:val="16"/>
                <w:lang w:val="id-ID"/>
              </w:rPr>
              <w:t xml:space="preserve">BADAN BANGUNAN  </w:t>
            </w:r>
          </w:p>
        </w:tc>
        <w:tc>
          <w:tcPr>
            <w:tcW w:w="2095" w:type="dxa"/>
          </w:tcPr>
          <w:p w14:paraId="270073C9" w14:textId="77777777" w:rsidR="00793D1B" w:rsidRPr="002C6CC1" w:rsidRDefault="00793D1B" w:rsidP="00793D1B">
            <w:pPr>
              <w:spacing w:line="360" w:lineRule="auto"/>
              <w:rPr>
                <w:sz w:val="16"/>
                <w:szCs w:val="16"/>
                <w:lang w:val="id-ID"/>
              </w:rPr>
            </w:pPr>
            <w:r w:rsidRPr="002C6CC1">
              <w:rPr>
                <w:sz w:val="16"/>
                <w:szCs w:val="16"/>
                <w:lang w:val="id-ID"/>
              </w:rPr>
              <w:t>Pada bagian badan bangunan nampak monoton dimana kebanyakan yang ada adalah dinding biasa yang lurus tanpa aksen yang kuat</w:t>
            </w:r>
          </w:p>
        </w:tc>
        <w:tc>
          <w:tcPr>
            <w:tcW w:w="2401" w:type="dxa"/>
          </w:tcPr>
          <w:p w14:paraId="5766A27C" w14:textId="77777777" w:rsidR="00793D1B" w:rsidRPr="002C6CC1" w:rsidRDefault="00793D1B" w:rsidP="00793D1B">
            <w:pPr>
              <w:spacing w:line="360" w:lineRule="auto"/>
              <w:rPr>
                <w:sz w:val="16"/>
                <w:szCs w:val="16"/>
                <w:lang w:val="id-ID"/>
              </w:rPr>
            </w:pPr>
            <w:r w:rsidRPr="002C6CC1">
              <w:rPr>
                <w:sz w:val="16"/>
                <w:szCs w:val="16"/>
                <w:lang w:val="id-ID"/>
              </w:rPr>
              <w:t>Memberikan aksen dan simbol daerah Ngawi dan isi museum purbakala</w:t>
            </w:r>
          </w:p>
        </w:tc>
        <w:tc>
          <w:tcPr>
            <w:tcW w:w="1443" w:type="dxa"/>
          </w:tcPr>
          <w:p w14:paraId="17745F4B" w14:textId="77777777" w:rsidR="00793D1B" w:rsidRPr="002C6CC1" w:rsidRDefault="00793D1B" w:rsidP="00793D1B">
            <w:pPr>
              <w:spacing w:line="360" w:lineRule="auto"/>
              <w:jc w:val="center"/>
              <w:rPr>
                <w:b/>
                <w:sz w:val="16"/>
                <w:szCs w:val="16"/>
                <w:lang w:val="id-ID"/>
              </w:rPr>
            </w:pPr>
            <w:r w:rsidRPr="002C6CC1">
              <w:rPr>
                <w:b/>
                <w:sz w:val="16"/>
                <w:szCs w:val="16"/>
                <w:lang w:val="id-ID"/>
              </w:rPr>
              <w:t>Representatif</w:t>
            </w:r>
          </w:p>
        </w:tc>
        <w:tc>
          <w:tcPr>
            <w:tcW w:w="1141" w:type="dxa"/>
            <w:vMerge/>
          </w:tcPr>
          <w:p w14:paraId="66787777" w14:textId="77777777" w:rsidR="00793D1B" w:rsidRPr="002C6CC1" w:rsidRDefault="00793D1B" w:rsidP="00793D1B">
            <w:pPr>
              <w:spacing w:line="360" w:lineRule="auto"/>
              <w:jc w:val="center"/>
              <w:rPr>
                <w:lang w:val="id-ID"/>
              </w:rPr>
            </w:pPr>
          </w:p>
        </w:tc>
      </w:tr>
      <w:tr w:rsidR="00793D1B" w:rsidRPr="002C6CC1" w14:paraId="141788D1" w14:textId="77777777" w:rsidTr="00793D1B">
        <w:tc>
          <w:tcPr>
            <w:tcW w:w="1132" w:type="dxa"/>
          </w:tcPr>
          <w:p w14:paraId="359EACA9" w14:textId="77777777" w:rsidR="00793D1B" w:rsidRPr="002C6CC1" w:rsidRDefault="00793D1B" w:rsidP="00793D1B">
            <w:pPr>
              <w:spacing w:line="360" w:lineRule="auto"/>
              <w:jc w:val="center"/>
              <w:rPr>
                <w:sz w:val="16"/>
                <w:szCs w:val="16"/>
                <w:lang w:val="id-ID"/>
              </w:rPr>
            </w:pPr>
            <w:r w:rsidRPr="002C6CC1">
              <w:rPr>
                <w:sz w:val="16"/>
                <w:szCs w:val="16"/>
                <w:lang w:val="id-ID"/>
              </w:rPr>
              <w:t xml:space="preserve">KAKI BANGUNAN </w:t>
            </w:r>
          </w:p>
        </w:tc>
        <w:tc>
          <w:tcPr>
            <w:tcW w:w="2095" w:type="dxa"/>
          </w:tcPr>
          <w:p w14:paraId="2352B05B" w14:textId="77777777" w:rsidR="00793D1B" w:rsidRPr="002C6CC1" w:rsidRDefault="00793D1B" w:rsidP="00793D1B">
            <w:pPr>
              <w:spacing w:line="360" w:lineRule="auto"/>
              <w:rPr>
                <w:sz w:val="16"/>
                <w:szCs w:val="16"/>
                <w:lang w:val="id-ID"/>
              </w:rPr>
            </w:pPr>
            <w:r w:rsidRPr="002C6CC1">
              <w:rPr>
                <w:sz w:val="16"/>
                <w:szCs w:val="16"/>
                <w:lang w:val="id-ID"/>
              </w:rPr>
              <w:t>Kaki bangunan seperti ciri rumah adat jawa yang nampak lebih melebar (umpak)</w:t>
            </w:r>
          </w:p>
        </w:tc>
        <w:tc>
          <w:tcPr>
            <w:tcW w:w="2401" w:type="dxa"/>
          </w:tcPr>
          <w:p w14:paraId="3644482F" w14:textId="77777777" w:rsidR="00793D1B" w:rsidRPr="002C6CC1" w:rsidRDefault="00793D1B" w:rsidP="00793D1B">
            <w:pPr>
              <w:spacing w:line="360" w:lineRule="auto"/>
              <w:rPr>
                <w:sz w:val="16"/>
                <w:szCs w:val="16"/>
                <w:lang w:val="id-ID"/>
              </w:rPr>
            </w:pPr>
            <w:r w:rsidRPr="002C6CC1">
              <w:rPr>
                <w:sz w:val="16"/>
                <w:szCs w:val="16"/>
                <w:lang w:val="id-ID"/>
              </w:rPr>
              <w:t>Membuat pelebaran bidang pada bagian kaki bangunan</w:t>
            </w:r>
          </w:p>
        </w:tc>
        <w:tc>
          <w:tcPr>
            <w:tcW w:w="1443" w:type="dxa"/>
          </w:tcPr>
          <w:p w14:paraId="74920498" w14:textId="77777777" w:rsidR="00793D1B" w:rsidRPr="002C6CC1" w:rsidRDefault="00793D1B" w:rsidP="00793D1B">
            <w:pPr>
              <w:spacing w:line="360" w:lineRule="auto"/>
              <w:jc w:val="center"/>
              <w:rPr>
                <w:b/>
                <w:sz w:val="16"/>
                <w:szCs w:val="16"/>
                <w:lang w:val="id-ID"/>
              </w:rPr>
            </w:pPr>
            <w:r w:rsidRPr="002C6CC1">
              <w:rPr>
                <w:b/>
                <w:sz w:val="16"/>
                <w:szCs w:val="16"/>
                <w:lang w:val="id-ID"/>
              </w:rPr>
              <w:t>Representatif</w:t>
            </w:r>
          </w:p>
        </w:tc>
        <w:tc>
          <w:tcPr>
            <w:tcW w:w="1141" w:type="dxa"/>
            <w:vMerge/>
          </w:tcPr>
          <w:p w14:paraId="20C72D09" w14:textId="77777777" w:rsidR="00793D1B" w:rsidRPr="002C6CC1" w:rsidRDefault="00793D1B" w:rsidP="00793D1B">
            <w:pPr>
              <w:spacing w:line="360" w:lineRule="auto"/>
              <w:jc w:val="center"/>
              <w:rPr>
                <w:lang w:val="id-ID"/>
              </w:rPr>
            </w:pPr>
          </w:p>
        </w:tc>
      </w:tr>
    </w:tbl>
    <w:p w14:paraId="5D9BD9D9" w14:textId="176EBD5E" w:rsidR="009D41B6" w:rsidRPr="002C6CC1" w:rsidRDefault="009D41B6" w:rsidP="002337D3">
      <w:pPr>
        <w:jc w:val="center"/>
        <w:rPr>
          <w:i/>
          <w:sz w:val="18"/>
          <w:szCs w:val="18"/>
        </w:rPr>
      </w:pPr>
    </w:p>
    <w:p w14:paraId="0CCA0CDE" w14:textId="77777777" w:rsidR="007D729F" w:rsidRDefault="007D729F" w:rsidP="009D41B6">
      <w:pPr>
        <w:ind w:firstLine="720"/>
        <w:rPr>
          <w:i/>
          <w:sz w:val="18"/>
          <w:szCs w:val="18"/>
        </w:rPr>
      </w:pPr>
    </w:p>
    <w:p w14:paraId="5053F18D" w14:textId="77777777" w:rsidR="00BE0876" w:rsidRDefault="00BE0876" w:rsidP="009D41B6">
      <w:pPr>
        <w:ind w:firstLine="720"/>
        <w:rPr>
          <w:bCs/>
          <w:sz w:val="22"/>
          <w:szCs w:val="22"/>
          <w:lang w:val="id-ID"/>
        </w:rPr>
      </w:pPr>
    </w:p>
    <w:p w14:paraId="458D20A1" w14:textId="77777777" w:rsidR="00B62F2B" w:rsidRDefault="00B62F2B" w:rsidP="009D41B6">
      <w:pPr>
        <w:ind w:firstLine="720"/>
        <w:rPr>
          <w:bCs/>
          <w:sz w:val="22"/>
          <w:szCs w:val="22"/>
          <w:lang w:val="id-ID"/>
        </w:rPr>
      </w:pPr>
    </w:p>
    <w:p w14:paraId="2F90BA77" w14:textId="77777777" w:rsidR="00860288" w:rsidRDefault="00860288" w:rsidP="009D41B6">
      <w:pPr>
        <w:ind w:firstLine="720"/>
        <w:rPr>
          <w:bCs/>
          <w:sz w:val="22"/>
          <w:szCs w:val="22"/>
          <w:lang w:val="id-ID"/>
        </w:rPr>
      </w:pPr>
    </w:p>
    <w:p w14:paraId="3750D80D" w14:textId="0C886BB1" w:rsidR="002337D3" w:rsidRPr="002C6CC1" w:rsidRDefault="00F454A6" w:rsidP="009D41B6">
      <w:pPr>
        <w:ind w:firstLine="720"/>
        <w:rPr>
          <w:bCs/>
          <w:sz w:val="22"/>
          <w:szCs w:val="22"/>
          <w:lang w:val="id-ID"/>
        </w:rPr>
      </w:pPr>
      <w:r w:rsidRPr="002C6CC1">
        <w:rPr>
          <w:bCs/>
          <w:sz w:val="22"/>
          <w:szCs w:val="22"/>
          <w:lang w:val="id-ID"/>
        </w:rPr>
        <w:lastRenderedPageBreak/>
        <w:t xml:space="preserve">Bentuk menggunakan konsep mikro </w:t>
      </w:r>
      <w:r w:rsidRPr="002C6CC1">
        <w:rPr>
          <w:b/>
          <w:bCs/>
          <w:sz w:val="22"/>
          <w:szCs w:val="22"/>
          <w:lang w:val="id-ID"/>
        </w:rPr>
        <w:t>“Representatif”</w:t>
      </w:r>
      <w:r w:rsidRPr="002C6CC1">
        <w:rPr>
          <w:b/>
          <w:bCs/>
          <w:sz w:val="22"/>
          <w:szCs w:val="22"/>
        </w:rPr>
        <w:t xml:space="preserve"> </w:t>
      </w:r>
      <w:r w:rsidRPr="002C6CC1">
        <w:rPr>
          <w:bCs/>
          <w:sz w:val="22"/>
          <w:szCs w:val="22"/>
        </w:rPr>
        <w:t xml:space="preserve">dimana </w:t>
      </w:r>
      <w:r w:rsidRPr="002C6CC1">
        <w:rPr>
          <w:bCs/>
          <w:sz w:val="22"/>
          <w:szCs w:val="22"/>
          <w:lang w:val="id-ID"/>
        </w:rPr>
        <w:t>pembuatan bentuk bangunan dengan penggabungan unsur kepurbakalaan dan ciri khas pada daerah tersebut (Ngawi).</w:t>
      </w:r>
    </w:p>
    <w:p w14:paraId="7ADF0D5B" w14:textId="77777777" w:rsidR="00761A04" w:rsidRPr="002C6CC1" w:rsidRDefault="00761A04" w:rsidP="009D41B6">
      <w:pPr>
        <w:ind w:firstLine="720"/>
        <w:rPr>
          <w:bCs/>
          <w:sz w:val="22"/>
          <w:szCs w:val="22"/>
          <w:lang w:val="id-ID"/>
        </w:rPr>
      </w:pPr>
    </w:p>
    <w:p w14:paraId="337D2A7D" w14:textId="6DA8B9A9" w:rsidR="002337D3" w:rsidRPr="002C6CC1" w:rsidRDefault="007C4109" w:rsidP="002337D3">
      <w:pPr>
        <w:jc w:val="center"/>
        <w:rPr>
          <w:i/>
          <w:sz w:val="18"/>
          <w:szCs w:val="18"/>
        </w:rPr>
      </w:pPr>
      <w:r w:rsidRPr="002C6CC1">
        <w:rPr>
          <w:b/>
          <w:noProof/>
        </w:rPr>
        <w:drawing>
          <wp:anchor distT="0" distB="0" distL="114300" distR="114300" simplePos="0" relativeHeight="251560448" behindDoc="0" locked="0" layoutInCell="1" allowOverlap="1" wp14:anchorId="5CE8D179" wp14:editId="09CBFD11">
            <wp:simplePos x="0" y="0"/>
            <wp:positionH relativeFrom="column">
              <wp:posOffset>354330</wp:posOffset>
            </wp:positionH>
            <wp:positionV relativeFrom="paragraph">
              <wp:posOffset>18415</wp:posOffset>
            </wp:positionV>
            <wp:extent cx="4688840" cy="3019425"/>
            <wp:effectExtent l="0" t="0" r="0" b="9525"/>
            <wp:wrapSquare wrapText="bothSides"/>
            <wp:docPr id="23" name="Picture 23" descr="F:\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h2.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88840" cy="3019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D3C6FD" w14:textId="2E4198BD" w:rsidR="002337D3" w:rsidRPr="002C6CC1" w:rsidRDefault="002337D3" w:rsidP="002337D3">
      <w:pPr>
        <w:jc w:val="center"/>
        <w:rPr>
          <w:i/>
          <w:sz w:val="18"/>
          <w:szCs w:val="18"/>
        </w:rPr>
      </w:pPr>
    </w:p>
    <w:p w14:paraId="4E85BFFC" w14:textId="63CCFC0F" w:rsidR="002337D3" w:rsidRPr="002C6CC1" w:rsidRDefault="002337D3" w:rsidP="002337D3">
      <w:pPr>
        <w:jc w:val="center"/>
        <w:rPr>
          <w:i/>
          <w:sz w:val="18"/>
          <w:szCs w:val="18"/>
        </w:rPr>
      </w:pPr>
    </w:p>
    <w:p w14:paraId="7C230BD9" w14:textId="684A6D91" w:rsidR="002337D3" w:rsidRPr="002C6CC1" w:rsidRDefault="002337D3" w:rsidP="002337D3">
      <w:pPr>
        <w:jc w:val="center"/>
        <w:rPr>
          <w:i/>
          <w:sz w:val="18"/>
          <w:szCs w:val="18"/>
        </w:rPr>
      </w:pPr>
    </w:p>
    <w:p w14:paraId="678A73D9" w14:textId="1861F260" w:rsidR="002337D3" w:rsidRPr="002C6CC1" w:rsidRDefault="002337D3" w:rsidP="002337D3">
      <w:pPr>
        <w:jc w:val="center"/>
        <w:rPr>
          <w:i/>
          <w:sz w:val="18"/>
          <w:szCs w:val="18"/>
        </w:rPr>
      </w:pPr>
    </w:p>
    <w:p w14:paraId="458B3AF3" w14:textId="36AB28C0" w:rsidR="002337D3" w:rsidRPr="002C6CC1" w:rsidRDefault="002337D3" w:rsidP="002337D3">
      <w:pPr>
        <w:jc w:val="center"/>
        <w:rPr>
          <w:i/>
          <w:sz w:val="18"/>
          <w:szCs w:val="18"/>
        </w:rPr>
      </w:pPr>
    </w:p>
    <w:p w14:paraId="0961646E" w14:textId="7B2F7DED" w:rsidR="002337D3" w:rsidRPr="002C6CC1" w:rsidRDefault="002337D3" w:rsidP="002337D3">
      <w:pPr>
        <w:jc w:val="center"/>
        <w:rPr>
          <w:i/>
          <w:sz w:val="18"/>
          <w:szCs w:val="18"/>
        </w:rPr>
      </w:pPr>
    </w:p>
    <w:p w14:paraId="785695DE" w14:textId="190529E1" w:rsidR="002337D3" w:rsidRPr="002C6CC1" w:rsidRDefault="002337D3" w:rsidP="002337D3">
      <w:pPr>
        <w:jc w:val="center"/>
        <w:rPr>
          <w:i/>
          <w:sz w:val="18"/>
          <w:szCs w:val="18"/>
        </w:rPr>
      </w:pPr>
    </w:p>
    <w:p w14:paraId="2CC0518C" w14:textId="4528AC18" w:rsidR="002337D3" w:rsidRPr="002C6CC1" w:rsidRDefault="002337D3" w:rsidP="002337D3">
      <w:pPr>
        <w:jc w:val="center"/>
        <w:rPr>
          <w:i/>
          <w:sz w:val="18"/>
          <w:szCs w:val="18"/>
        </w:rPr>
      </w:pPr>
    </w:p>
    <w:p w14:paraId="690530EA" w14:textId="1A2C1E4F" w:rsidR="002337D3" w:rsidRPr="002C6CC1" w:rsidRDefault="002337D3" w:rsidP="002337D3">
      <w:pPr>
        <w:jc w:val="center"/>
        <w:rPr>
          <w:i/>
          <w:sz w:val="18"/>
          <w:szCs w:val="18"/>
        </w:rPr>
      </w:pPr>
    </w:p>
    <w:p w14:paraId="07325EAC" w14:textId="642211D0" w:rsidR="002337D3" w:rsidRPr="002C6CC1" w:rsidRDefault="002337D3" w:rsidP="002337D3">
      <w:pPr>
        <w:jc w:val="center"/>
        <w:rPr>
          <w:i/>
          <w:sz w:val="18"/>
          <w:szCs w:val="18"/>
        </w:rPr>
      </w:pPr>
    </w:p>
    <w:p w14:paraId="3266A1E9" w14:textId="656DBFAA" w:rsidR="002337D3" w:rsidRPr="002C6CC1" w:rsidRDefault="002337D3" w:rsidP="002337D3">
      <w:pPr>
        <w:jc w:val="center"/>
        <w:rPr>
          <w:i/>
          <w:sz w:val="18"/>
          <w:szCs w:val="18"/>
        </w:rPr>
      </w:pPr>
    </w:p>
    <w:p w14:paraId="265E2EAE" w14:textId="108B043B" w:rsidR="002337D3" w:rsidRPr="002C6CC1" w:rsidRDefault="002337D3" w:rsidP="002337D3">
      <w:pPr>
        <w:jc w:val="center"/>
        <w:rPr>
          <w:i/>
          <w:sz w:val="18"/>
          <w:szCs w:val="18"/>
        </w:rPr>
      </w:pPr>
    </w:p>
    <w:p w14:paraId="61A3D3C2" w14:textId="7BA87CE6" w:rsidR="002337D3" w:rsidRPr="002C6CC1" w:rsidRDefault="002337D3" w:rsidP="002337D3">
      <w:pPr>
        <w:jc w:val="center"/>
        <w:rPr>
          <w:i/>
          <w:sz w:val="18"/>
          <w:szCs w:val="18"/>
        </w:rPr>
      </w:pPr>
    </w:p>
    <w:p w14:paraId="64FFB1CF" w14:textId="494AE1A9" w:rsidR="002337D3" w:rsidRPr="002C6CC1" w:rsidRDefault="002337D3" w:rsidP="002337D3">
      <w:pPr>
        <w:jc w:val="center"/>
        <w:rPr>
          <w:i/>
          <w:sz w:val="18"/>
          <w:szCs w:val="18"/>
        </w:rPr>
      </w:pPr>
    </w:p>
    <w:p w14:paraId="5BDE6D9C" w14:textId="2774BF33" w:rsidR="002337D3" w:rsidRPr="002C6CC1" w:rsidRDefault="002337D3" w:rsidP="002337D3">
      <w:pPr>
        <w:jc w:val="center"/>
        <w:rPr>
          <w:rFonts w:eastAsia="Calibri"/>
          <w:sz w:val="22"/>
          <w:szCs w:val="22"/>
        </w:rPr>
      </w:pPr>
    </w:p>
    <w:p w14:paraId="160715D5" w14:textId="76AED6AB" w:rsidR="00D90A5E" w:rsidRPr="002C6CC1" w:rsidRDefault="00D90A5E" w:rsidP="002337D3">
      <w:pPr>
        <w:jc w:val="center"/>
        <w:rPr>
          <w:rFonts w:eastAsia="Calibri"/>
          <w:sz w:val="22"/>
          <w:szCs w:val="22"/>
        </w:rPr>
      </w:pPr>
    </w:p>
    <w:p w14:paraId="28DD500A" w14:textId="6CC0824A" w:rsidR="00D90A5E" w:rsidRPr="002C6CC1" w:rsidRDefault="00D90A5E" w:rsidP="002337D3">
      <w:pPr>
        <w:jc w:val="center"/>
        <w:rPr>
          <w:rFonts w:eastAsia="Calibri"/>
          <w:sz w:val="22"/>
          <w:szCs w:val="22"/>
        </w:rPr>
      </w:pPr>
    </w:p>
    <w:p w14:paraId="4D546A4C" w14:textId="77777777" w:rsidR="00D90A5E" w:rsidRPr="002C6CC1" w:rsidRDefault="00D90A5E" w:rsidP="002337D3">
      <w:pPr>
        <w:jc w:val="center"/>
        <w:rPr>
          <w:rFonts w:eastAsia="Calibri"/>
          <w:sz w:val="22"/>
          <w:szCs w:val="22"/>
        </w:rPr>
      </w:pPr>
    </w:p>
    <w:p w14:paraId="3A7EB735" w14:textId="77777777" w:rsidR="00D90A5E" w:rsidRPr="002C6CC1" w:rsidRDefault="00D90A5E" w:rsidP="002337D3">
      <w:pPr>
        <w:jc w:val="center"/>
        <w:rPr>
          <w:rFonts w:eastAsia="Calibri"/>
          <w:sz w:val="22"/>
          <w:szCs w:val="22"/>
        </w:rPr>
      </w:pPr>
    </w:p>
    <w:p w14:paraId="2A473EAD" w14:textId="77777777" w:rsidR="00D90A5E" w:rsidRPr="002C6CC1" w:rsidRDefault="00D90A5E" w:rsidP="002337D3">
      <w:pPr>
        <w:jc w:val="center"/>
        <w:rPr>
          <w:rFonts w:eastAsia="Calibri"/>
          <w:sz w:val="22"/>
          <w:szCs w:val="22"/>
        </w:rPr>
      </w:pPr>
    </w:p>
    <w:p w14:paraId="0A3C4533" w14:textId="7B8B6EFC" w:rsidR="00D90A5E" w:rsidRPr="002C6CC1" w:rsidRDefault="007D729F" w:rsidP="002337D3">
      <w:pPr>
        <w:jc w:val="center"/>
        <w:rPr>
          <w:rFonts w:eastAsia="Calibri"/>
          <w:sz w:val="22"/>
          <w:szCs w:val="22"/>
        </w:rPr>
      </w:pPr>
      <w:r w:rsidRPr="002C6CC1">
        <w:rPr>
          <w:rFonts w:eastAsia="Calibri"/>
          <w:b/>
          <w:noProof/>
          <w:sz w:val="22"/>
          <w:szCs w:val="22"/>
        </w:rPr>
        <mc:AlternateContent>
          <mc:Choice Requires="wps">
            <w:drawing>
              <wp:anchor distT="0" distB="0" distL="114300" distR="114300" simplePos="0" relativeHeight="251717120" behindDoc="0" locked="0" layoutInCell="1" allowOverlap="1" wp14:anchorId="5641BD6D" wp14:editId="480426C2">
                <wp:simplePos x="0" y="0"/>
                <wp:positionH relativeFrom="column">
                  <wp:posOffset>1628775</wp:posOffset>
                </wp:positionH>
                <wp:positionV relativeFrom="paragraph">
                  <wp:posOffset>116205</wp:posOffset>
                </wp:positionV>
                <wp:extent cx="2486025" cy="381000"/>
                <wp:effectExtent l="0" t="0" r="0" b="0"/>
                <wp:wrapNone/>
                <wp:docPr id="20" name="Rectangle 20"/>
                <wp:cNvGraphicFramePr/>
                <a:graphic xmlns:a="http://schemas.openxmlformats.org/drawingml/2006/main">
                  <a:graphicData uri="http://schemas.microsoft.com/office/word/2010/wordprocessingShape">
                    <wps:wsp>
                      <wps:cNvSpPr/>
                      <wps:spPr>
                        <a:xfrm>
                          <a:off x="0" y="0"/>
                          <a:ext cx="2486025" cy="381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26267D6" w14:textId="549E9606" w:rsidR="00211D52" w:rsidRPr="006629C7" w:rsidRDefault="00A30606" w:rsidP="00211D52">
                            <w:pPr>
                              <w:jc w:val="center"/>
                              <w:rPr>
                                <w:sz w:val="18"/>
                                <w:szCs w:val="18"/>
                              </w:rPr>
                            </w:pPr>
                            <w:r>
                              <w:rPr>
                                <w:sz w:val="18"/>
                                <w:szCs w:val="18"/>
                              </w:rPr>
                              <w:t>Gambar 10</w:t>
                            </w:r>
                            <w:r w:rsidR="00211D52" w:rsidRPr="006629C7">
                              <w:rPr>
                                <w:sz w:val="18"/>
                                <w:szCs w:val="18"/>
                              </w:rPr>
                              <w:t>. Transformasi Bentuk</w:t>
                            </w:r>
                          </w:p>
                          <w:p w14:paraId="643645CC" w14:textId="77777777" w:rsidR="00211D52" w:rsidRDefault="00211D52" w:rsidP="00211D52">
                            <w:pPr>
                              <w:jc w:val="center"/>
                              <w:rPr>
                                <w:i/>
                                <w:sz w:val="18"/>
                                <w:szCs w:val="18"/>
                              </w:rPr>
                            </w:pPr>
                            <w:r w:rsidRPr="006629C7">
                              <w:rPr>
                                <w:i/>
                                <w:sz w:val="18"/>
                                <w:szCs w:val="18"/>
                              </w:rPr>
                              <w:t>Sumber : data pribadi</w:t>
                            </w:r>
                          </w:p>
                          <w:p w14:paraId="23D8F390" w14:textId="77777777" w:rsidR="00211D52" w:rsidRPr="007307A4" w:rsidRDefault="00211D52" w:rsidP="00211D52">
                            <w:pPr>
                              <w:jc w:val="center"/>
                              <w:rPr>
                                <w: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41BD6D" id="Rectangle 20" o:spid="_x0000_s1050" style="position:absolute;left:0;text-align:left;margin-left:128.25pt;margin-top:9.15pt;width:195.75pt;height:30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" filled="f" stroked="f" strokeweight="2pt">
                <v:textbox>
                  <w:txbxContent>
                    <w:p w14:paraId="126267D6" w14:textId="549E9606" w:rsidR="00211D52" w:rsidRPr="006629C7" w:rsidRDefault="00A30606" w:rsidP="00211D52">
                      <w:pPr>
                        <w:jc w:val="center"/>
                        <w:rPr>
                          <w:sz w:val="18"/>
                          <w:szCs w:val="18"/>
                        </w:rPr>
                      </w:pPr>
                      <w:r>
                        <w:rPr>
                          <w:sz w:val="18"/>
                          <w:szCs w:val="18"/>
                        </w:rPr>
                        <w:t>Gambar 10</w:t>
                      </w:r>
                      <w:r w:rsidR="00211D52" w:rsidRPr="006629C7">
                        <w:rPr>
                          <w:sz w:val="18"/>
                          <w:szCs w:val="18"/>
                        </w:rPr>
                        <w:t>. Transformasi Bentuk</w:t>
                      </w:r>
                    </w:p>
                    <w:p w14:paraId="643645CC" w14:textId="77777777" w:rsidR="00211D52" w:rsidRDefault="00211D52" w:rsidP="00211D52">
                      <w:pPr>
                        <w:jc w:val="center"/>
                        <w:rPr>
                          <w:i/>
                          <w:sz w:val="18"/>
                          <w:szCs w:val="18"/>
                        </w:rPr>
                      </w:pPr>
                      <w:r w:rsidRPr="006629C7">
                        <w:rPr>
                          <w:i/>
                          <w:sz w:val="18"/>
                          <w:szCs w:val="18"/>
                        </w:rPr>
                        <w:t>Sumber : data pribadi</w:t>
                      </w:r>
                    </w:p>
                    <w:p w14:paraId="23D8F390" w14:textId="77777777" w:rsidR="00211D52" w:rsidRPr="007307A4" w:rsidRDefault="00211D52" w:rsidP="00211D52">
                      <w:pPr>
                        <w:jc w:val="center"/>
                        <w:rPr>
                          <w:i/>
                          <w:sz w:val="18"/>
                          <w:szCs w:val="18"/>
                        </w:rPr>
                      </w:pPr>
                    </w:p>
                  </w:txbxContent>
                </v:textbox>
              </v:rect>
            </w:pict>
          </mc:Fallback>
        </mc:AlternateContent>
      </w:r>
    </w:p>
    <w:p w14:paraId="355C5406" w14:textId="25DBC7C4" w:rsidR="007C4109" w:rsidRPr="002C6CC1" w:rsidRDefault="007C4109" w:rsidP="002337D3">
      <w:pPr>
        <w:jc w:val="center"/>
        <w:rPr>
          <w:i/>
          <w:sz w:val="18"/>
          <w:szCs w:val="18"/>
        </w:rPr>
      </w:pPr>
    </w:p>
    <w:p w14:paraId="54998DCE" w14:textId="151642BD" w:rsidR="007D729F" w:rsidRDefault="007D729F" w:rsidP="002337D3">
      <w:pPr>
        <w:jc w:val="center"/>
        <w:rPr>
          <w:i/>
          <w:sz w:val="18"/>
          <w:szCs w:val="18"/>
        </w:rPr>
      </w:pPr>
    </w:p>
    <w:p w14:paraId="21E20A67" w14:textId="77777777" w:rsidR="007D729F" w:rsidRDefault="007D729F" w:rsidP="002337D3">
      <w:pPr>
        <w:jc w:val="center"/>
        <w:rPr>
          <w:i/>
          <w:sz w:val="18"/>
          <w:szCs w:val="18"/>
        </w:rPr>
      </w:pPr>
    </w:p>
    <w:p w14:paraId="321029F2" w14:textId="656228A9" w:rsidR="007C4109" w:rsidRPr="002C6CC1" w:rsidRDefault="007C4109" w:rsidP="002337D3">
      <w:pPr>
        <w:jc w:val="center"/>
        <w:rPr>
          <w:i/>
          <w:sz w:val="18"/>
          <w:szCs w:val="18"/>
        </w:rPr>
      </w:pPr>
    </w:p>
    <w:p w14:paraId="02E3C2D6" w14:textId="44CABF0D" w:rsidR="00F6407C" w:rsidRPr="002C6CC1" w:rsidRDefault="00187BC9" w:rsidP="009D41B6">
      <w:pPr>
        <w:ind w:firstLine="720"/>
        <w:rPr>
          <w:sz w:val="18"/>
          <w:szCs w:val="18"/>
        </w:rPr>
      </w:pPr>
      <w:r w:rsidRPr="002C6CC1">
        <w:rPr>
          <w:noProof/>
        </w:rPr>
        <w:drawing>
          <wp:anchor distT="0" distB="0" distL="114300" distR="114300" simplePos="0" relativeHeight="251556352" behindDoc="0" locked="0" layoutInCell="1" allowOverlap="1" wp14:anchorId="327B4C64" wp14:editId="531A8EB6">
            <wp:simplePos x="0" y="0"/>
            <wp:positionH relativeFrom="column">
              <wp:posOffset>330939</wp:posOffset>
            </wp:positionH>
            <wp:positionV relativeFrom="paragraph">
              <wp:posOffset>398780</wp:posOffset>
            </wp:positionV>
            <wp:extent cx="5425897" cy="2160000"/>
            <wp:effectExtent l="0" t="0" r="3810" b="0"/>
            <wp:wrapSquare wrapText="bothSides"/>
            <wp:docPr id="24" name="Picture 24" descr="F:\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h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25897"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407C" w:rsidRPr="002C6CC1">
        <w:rPr>
          <w:bCs/>
          <w:sz w:val="22"/>
          <w:szCs w:val="22"/>
          <w:lang w:val="id-ID"/>
        </w:rPr>
        <w:t xml:space="preserve">Ruang menggunakan konsep </w:t>
      </w:r>
      <w:r w:rsidR="00CA1236" w:rsidRPr="002C6CC1">
        <w:rPr>
          <w:bCs/>
          <w:sz w:val="22"/>
          <w:szCs w:val="22"/>
          <w:lang w:val="id-ID"/>
        </w:rPr>
        <w:t xml:space="preserve">mikro </w:t>
      </w:r>
      <w:r w:rsidR="00CA1236" w:rsidRPr="002C6CC1">
        <w:rPr>
          <w:b/>
          <w:bCs/>
          <w:sz w:val="22"/>
          <w:szCs w:val="22"/>
          <w:lang w:val="id-ID"/>
        </w:rPr>
        <w:t>“Optimal”</w:t>
      </w:r>
      <w:r w:rsidR="00CA1236" w:rsidRPr="002C6CC1">
        <w:rPr>
          <w:bCs/>
          <w:sz w:val="22"/>
          <w:szCs w:val="22"/>
          <w:lang w:val="id-ID"/>
        </w:rPr>
        <w:t xml:space="preserve"> dimana dalam membuat penekanan pada tema Arsitektur Simbolis tetap memikirkan fungsi dan minimalisme</w:t>
      </w:r>
      <w:r w:rsidR="00E53BEE" w:rsidRPr="002C6CC1">
        <w:rPr>
          <w:bCs/>
          <w:sz w:val="22"/>
          <w:szCs w:val="22"/>
        </w:rPr>
        <w:t>.</w:t>
      </w:r>
    </w:p>
    <w:p w14:paraId="33CF8845" w14:textId="311022FA" w:rsidR="00187BC9" w:rsidRDefault="00797A40" w:rsidP="00F33CA1">
      <w:pPr>
        <w:jc w:val="center"/>
        <w:rPr>
          <w:sz w:val="18"/>
          <w:szCs w:val="18"/>
        </w:rPr>
      </w:pPr>
      <w:r w:rsidRPr="002C6CC1">
        <w:rPr>
          <w:rFonts w:eastAsia="Calibri"/>
          <w:b/>
          <w:noProof/>
          <w:sz w:val="22"/>
          <w:szCs w:val="22"/>
        </w:rPr>
        <mc:AlternateContent>
          <mc:Choice Requires="wps">
            <w:drawing>
              <wp:anchor distT="0" distB="0" distL="114300" distR="114300" simplePos="0" relativeHeight="251721216" behindDoc="0" locked="0" layoutInCell="1" allowOverlap="1" wp14:anchorId="224BCD89" wp14:editId="556DEA82">
                <wp:simplePos x="0" y="0"/>
                <wp:positionH relativeFrom="column">
                  <wp:posOffset>1809750</wp:posOffset>
                </wp:positionH>
                <wp:positionV relativeFrom="paragraph">
                  <wp:posOffset>2246630</wp:posOffset>
                </wp:positionV>
                <wp:extent cx="2486025" cy="381000"/>
                <wp:effectExtent l="0" t="0" r="0" b="0"/>
                <wp:wrapNone/>
                <wp:docPr id="22" name="Rectangle 22"/>
                <wp:cNvGraphicFramePr/>
                <a:graphic xmlns:a="http://schemas.openxmlformats.org/drawingml/2006/main">
                  <a:graphicData uri="http://schemas.microsoft.com/office/word/2010/wordprocessingShape">
                    <wps:wsp>
                      <wps:cNvSpPr/>
                      <wps:spPr>
                        <a:xfrm>
                          <a:off x="0" y="0"/>
                          <a:ext cx="2486025" cy="381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3EA362A" w14:textId="6BB695FE" w:rsidR="00F33CA1" w:rsidRPr="00187BC9" w:rsidRDefault="00A30606" w:rsidP="00F33CA1">
                            <w:pPr>
                              <w:jc w:val="center"/>
                              <w:rPr>
                                <w:sz w:val="18"/>
                                <w:szCs w:val="18"/>
                              </w:rPr>
                            </w:pPr>
                            <w:r>
                              <w:rPr>
                                <w:sz w:val="18"/>
                                <w:szCs w:val="18"/>
                              </w:rPr>
                              <w:t>Gambar 11</w:t>
                            </w:r>
                            <w:r w:rsidR="00F33CA1" w:rsidRPr="00187BC9">
                              <w:rPr>
                                <w:sz w:val="18"/>
                                <w:szCs w:val="18"/>
                              </w:rPr>
                              <w:t>. Transformasi ruang</w:t>
                            </w:r>
                          </w:p>
                          <w:p w14:paraId="3B2CA580" w14:textId="77777777" w:rsidR="00F33CA1" w:rsidRDefault="00F33CA1" w:rsidP="00F33CA1">
                            <w:pPr>
                              <w:jc w:val="center"/>
                              <w:rPr>
                                <w:i/>
                                <w:sz w:val="18"/>
                                <w:szCs w:val="18"/>
                              </w:rPr>
                            </w:pPr>
                            <w:r>
                              <w:rPr>
                                <w:i/>
                                <w:sz w:val="18"/>
                                <w:szCs w:val="18"/>
                              </w:rPr>
                              <w:t>Sumber : data pribadi</w:t>
                            </w:r>
                          </w:p>
                          <w:p w14:paraId="61EF7D34" w14:textId="77777777" w:rsidR="00F33CA1" w:rsidRPr="007307A4" w:rsidRDefault="00F33CA1" w:rsidP="00F33CA1">
                            <w:pPr>
                              <w:jc w:val="center"/>
                              <w:rPr>
                                <w: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4BCD89" id="Rectangle 22" o:spid="_x0000_s1051" style="position:absolute;left:0;text-align:left;margin-left:142.5pt;margin-top:176.9pt;width:195.75pt;height:30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" filled="f" stroked="f" strokeweight="2pt">
                <v:textbox>
                  <w:txbxContent>
                    <w:p w14:paraId="33EA362A" w14:textId="6BB695FE" w:rsidR="00F33CA1" w:rsidRPr="00187BC9" w:rsidRDefault="00A30606" w:rsidP="00F33CA1">
                      <w:pPr>
                        <w:jc w:val="center"/>
                        <w:rPr>
                          <w:sz w:val="18"/>
                          <w:szCs w:val="18"/>
                        </w:rPr>
                      </w:pPr>
                      <w:r>
                        <w:rPr>
                          <w:sz w:val="18"/>
                          <w:szCs w:val="18"/>
                        </w:rPr>
                        <w:t>Gambar 11</w:t>
                      </w:r>
                      <w:r w:rsidR="00F33CA1" w:rsidRPr="00187BC9">
                        <w:rPr>
                          <w:sz w:val="18"/>
                          <w:szCs w:val="18"/>
                        </w:rPr>
                        <w:t>. Transformasi ruang</w:t>
                      </w:r>
                    </w:p>
                    <w:p w14:paraId="3B2CA580" w14:textId="77777777" w:rsidR="00F33CA1" w:rsidRDefault="00F33CA1" w:rsidP="00F33CA1">
                      <w:pPr>
                        <w:jc w:val="center"/>
                        <w:rPr>
                          <w:i/>
                          <w:sz w:val="18"/>
                          <w:szCs w:val="18"/>
                        </w:rPr>
                      </w:pPr>
                      <w:r>
                        <w:rPr>
                          <w:i/>
                          <w:sz w:val="18"/>
                          <w:szCs w:val="18"/>
                        </w:rPr>
                        <w:t>Sumber : data pribadi</w:t>
                      </w:r>
                    </w:p>
                    <w:p w14:paraId="61EF7D34" w14:textId="77777777" w:rsidR="00F33CA1" w:rsidRPr="007307A4" w:rsidRDefault="00F33CA1" w:rsidP="00F33CA1">
                      <w:pPr>
                        <w:jc w:val="center"/>
                        <w:rPr>
                          <w:i/>
                          <w:sz w:val="18"/>
                          <w:szCs w:val="18"/>
                        </w:rPr>
                      </w:pPr>
                    </w:p>
                  </w:txbxContent>
                </v:textbox>
              </v:rect>
            </w:pict>
          </mc:Fallback>
        </mc:AlternateContent>
      </w:r>
    </w:p>
    <w:p w14:paraId="08E1E909" w14:textId="77777777" w:rsidR="00797A40" w:rsidRDefault="00797A40" w:rsidP="00F33CA1">
      <w:pPr>
        <w:jc w:val="center"/>
        <w:rPr>
          <w:sz w:val="18"/>
          <w:szCs w:val="18"/>
        </w:rPr>
      </w:pPr>
    </w:p>
    <w:p w14:paraId="5DB5A515" w14:textId="77777777" w:rsidR="00797A40" w:rsidRPr="00F33CA1" w:rsidRDefault="00797A40" w:rsidP="00F33CA1">
      <w:pPr>
        <w:jc w:val="center"/>
        <w:rPr>
          <w:sz w:val="18"/>
          <w:szCs w:val="18"/>
        </w:rPr>
      </w:pPr>
    </w:p>
    <w:p w14:paraId="5D3786E3" w14:textId="77777777" w:rsidR="00322E3A" w:rsidRPr="002C6CC1" w:rsidRDefault="00322E3A" w:rsidP="00322E3A">
      <w:pPr>
        <w:rPr>
          <w:i/>
          <w:sz w:val="18"/>
          <w:szCs w:val="18"/>
        </w:rPr>
      </w:pPr>
    </w:p>
    <w:p w14:paraId="48AEEFFA" w14:textId="28FFA699" w:rsidR="00F6407C" w:rsidRPr="002C6CC1" w:rsidRDefault="00DE3641" w:rsidP="00DE3641">
      <w:pPr>
        <w:rPr>
          <w:rFonts w:eastAsia="Calibri"/>
          <w:b/>
          <w:sz w:val="22"/>
          <w:szCs w:val="22"/>
        </w:rPr>
      </w:pPr>
      <w:r w:rsidRPr="002C6CC1">
        <w:rPr>
          <w:rFonts w:eastAsia="Calibri"/>
          <w:b/>
          <w:sz w:val="22"/>
          <w:szCs w:val="22"/>
          <w:lang w:val="id-ID"/>
        </w:rPr>
        <w:t>6. Ke</w:t>
      </w:r>
      <w:r w:rsidRPr="002C6CC1">
        <w:rPr>
          <w:rFonts w:eastAsia="Calibri"/>
          <w:b/>
          <w:sz w:val="22"/>
          <w:szCs w:val="22"/>
        </w:rPr>
        <w:t>simpulan</w:t>
      </w:r>
    </w:p>
    <w:p w14:paraId="602FE8B7" w14:textId="7CF36EEA" w:rsidR="00DE3641" w:rsidRPr="002C6CC1" w:rsidRDefault="00B269C8" w:rsidP="00952DBD">
      <w:pPr>
        <w:ind w:firstLine="720"/>
        <w:rPr>
          <w:bCs/>
          <w:sz w:val="22"/>
          <w:szCs w:val="22"/>
          <w:lang w:val="id-ID"/>
        </w:rPr>
      </w:pPr>
      <w:r w:rsidRPr="002C6CC1">
        <w:rPr>
          <w:bCs/>
          <w:sz w:val="22"/>
          <w:szCs w:val="22"/>
          <w:lang w:val="id-ID"/>
        </w:rPr>
        <w:t>Tema yang digunakan untuk rancangan ini adalah simbolis, simbolis disini menggunakan metafora tersamar dimana perwujudannya dengan cara disamarkan agar orang yang melihat obyek tersebut berfikir dan memiliki sudut pandang masing-masing, dimana prosesnya dengan cara adapatasi/ menyatu dengan lingkungan sekitar dan mengambil bentuk-bentuk yang menjadi ciri khas daerah Ngawi dengan penekanan aksen purbakala. Penerapan tema pada tatanana lahan adalah bentuk sirkulasi seperti tulang, penerapan tema pada bentuk adalah pada atap menggunakan atap yang terdapat pada daerah tersebut dengan ditambah bentuk dan tekstur pur</w:t>
      </w:r>
      <w:r w:rsidR="00952DBD" w:rsidRPr="002C6CC1">
        <w:rPr>
          <w:bCs/>
          <w:sz w:val="22"/>
          <w:szCs w:val="22"/>
          <w:lang w:val="id-ID"/>
        </w:rPr>
        <w:t>ba seperti bebatuan dan tulang,</w:t>
      </w:r>
      <w:r w:rsidR="00952DBD" w:rsidRPr="002C6CC1">
        <w:rPr>
          <w:bCs/>
          <w:sz w:val="22"/>
          <w:szCs w:val="22"/>
        </w:rPr>
        <w:t xml:space="preserve"> </w:t>
      </w:r>
      <w:r w:rsidRPr="002C6CC1">
        <w:rPr>
          <w:bCs/>
          <w:sz w:val="22"/>
          <w:szCs w:val="22"/>
          <w:lang w:val="id-ID"/>
        </w:rPr>
        <w:lastRenderedPageBreak/>
        <w:t xml:space="preserve">penerapan tema pada ruang adalah penekanan aksen bebatuan dan warna batu dan kayu. Konsep </w:t>
      </w:r>
      <w:r w:rsidR="00952DBD" w:rsidRPr="002C6CC1">
        <w:rPr>
          <w:bCs/>
          <w:sz w:val="22"/>
          <w:szCs w:val="22"/>
        </w:rPr>
        <w:t xml:space="preserve"> </w:t>
      </w:r>
      <w:r w:rsidRPr="002C6CC1">
        <w:rPr>
          <w:bCs/>
          <w:sz w:val="22"/>
          <w:szCs w:val="22"/>
          <w:lang w:val="id-ID"/>
        </w:rPr>
        <w:t>makro pada objek tersebut adalah adaptif dimana membuat</w:t>
      </w:r>
      <w:r w:rsidR="00D72D86" w:rsidRPr="002C6CC1">
        <w:rPr>
          <w:bCs/>
          <w:sz w:val="22"/>
          <w:szCs w:val="22"/>
          <w:lang w:val="id-ID"/>
        </w:rPr>
        <w:t xml:space="preserve"> desain museum purbakala dengan </w:t>
      </w:r>
      <w:r w:rsidRPr="002C6CC1">
        <w:rPr>
          <w:bCs/>
          <w:sz w:val="22"/>
          <w:szCs w:val="22"/>
          <w:lang w:val="id-ID"/>
        </w:rPr>
        <w:t>menggabungkan ciri khas daerah Ngawi. Penerapan konsep makro adaptif pada tatanan lahan yaitu sirkulasi dan penataan masa mempertimbangkan eksisting, penerapan konsep makro adaptif pada bentuk adalah pengabungan unsur lokal dan penekanan unsur purbakala. penerapan konsep makro adaptif pada ruang adalah penyesuaian dan penekanan unsur purbakala. Mikro konsep pada tatanan lahan yaitu efektif, penerapannya memaksimalan sirkulasi eksisting agar lebih baik, bentuk yaitu representatif, penerapannya dengan menggabungan bentuk budaya dan unsur kepurbakalaan dan ruang yaitu efektif, penerapannya menampilkan penekanan unsur kepurbakalaan namun tetap memikirkan efisiensi ruang. Manfaat dari perancangan objek ini yaitu agar Museum Trinil berjalan lebih maksimal lagi, memberikan wadah untuk penelitian dan orang yang ingin belajar ilmu kepurbaan dan menjadikan suatu ikon yang besar untuk Kabupaten Ngawi.</w:t>
      </w:r>
    </w:p>
    <w:p w14:paraId="67EAC04F" w14:textId="77777777" w:rsidR="00B269C8" w:rsidRPr="002C6CC1" w:rsidRDefault="00B269C8" w:rsidP="00B269C8">
      <w:pPr>
        <w:rPr>
          <w:bCs/>
          <w:sz w:val="22"/>
          <w:szCs w:val="22"/>
          <w:lang w:val="id-ID"/>
        </w:rPr>
      </w:pPr>
    </w:p>
    <w:p w14:paraId="51C4F542" w14:textId="77777777" w:rsidR="009417E3" w:rsidRDefault="00B269C8" w:rsidP="009417E3">
      <w:pPr>
        <w:spacing w:after="240"/>
        <w:rPr>
          <w:rFonts w:eastAsia="Calibri"/>
          <w:b/>
          <w:sz w:val="22"/>
          <w:szCs w:val="22"/>
        </w:rPr>
      </w:pPr>
      <w:r w:rsidRPr="002C6CC1">
        <w:rPr>
          <w:rFonts w:eastAsia="Calibri"/>
          <w:b/>
          <w:sz w:val="22"/>
          <w:szCs w:val="22"/>
        </w:rPr>
        <w:t>7. Referensi</w:t>
      </w:r>
    </w:p>
    <w:p w14:paraId="594C0DA8" w14:textId="3ACAB2DA" w:rsidR="00A4633A" w:rsidRPr="00A4633A" w:rsidRDefault="00860288" w:rsidP="00A4633A">
      <w:pPr>
        <w:widowControl w:val="0"/>
        <w:autoSpaceDE w:val="0"/>
        <w:autoSpaceDN w:val="0"/>
        <w:adjustRightInd w:val="0"/>
        <w:spacing w:after="240"/>
        <w:ind w:left="480" w:hanging="480"/>
        <w:rPr>
          <w:noProof/>
          <w:sz w:val="22"/>
          <w:szCs w:val="24"/>
        </w:rPr>
      </w:pPr>
      <w:r>
        <w:rPr>
          <w:bCs/>
          <w:sz w:val="22"/>
          <w:szCs w:val="22"/>
        </w:rPr>
        <w:t xml:space="preserve">[1] </w:t>
      </w:r>
      <w:r w:rsidR="009417E3">
        <w:rPr>
          <w:bCs/>
          <w:sz w:val="22"/>
          <w:szCs w:val="22"/>
          <w:lang w:val="id-ID"/>
        </w:rPr>
        <w:fldChar w:fldCharType="begin" w:fldLock="1"/>
      </w:r>
      <w:r w:rsidR="009417E3">
        <w:rPr>
          <w:bCs/>
          <w:sz w:val="22"/>
          <w:szCs w:val="22"/>
          <w:lang w:val="id-ID"/>
        </w:rPr>
        <w:instrText xml:space="preserve">ADDIN Mendeley Bibliography CSL_BIBLIOGRAPHY </w:instrText>
      </w:r>
      <w:r w:rsidR="009417E3">
        <w:rPr>
          <w:bCs/>
          <w:sz w:val="22"/>
          <w:szCs w:val="22"/>
          <w:lang w:val="id-ID"/>
        </w:rPr>
        <w:fldChar w:fldCharType="separate"/>
      </w:r>
      <w:r w:rsidR="00A4633A" w:rsidRPr="00A4633A">
        <w:rPr>
          <w:noProof/>
          <w:sz w:val="22"/>
          <w:szCs w:val="24"/>
        </w:rPr>
        <w:t xml:space="preserve">De Chiara, J., &amp; Callender, J. (1980). Time-Saver Standards for Building Types. In </w:t>
      </w:r>
      <w:r w:rsidR="00A4633A" w:rsidRPr="00A4633A">
        <w:rPr>
          <w:i/>
          <w:iCs/>
          <w:noProof/>
          <w:sz w:val="22"/>
          <w:szCs w:val="24"/>
        </w:rPr>
        <w:t>McGraw-Hill;</w:t>
      </w:r>
    </w:p>
    <w:p w14:paraId="55B4B9BA" w14:textId="0D3C1E40" w:rsidR="00A4633A" w:rsidRPr="00A4633A" w:rsidRDefault="00860288" w:rsidP="00A4633A">
      <w:pPr>
        <w:widowControl w:val="0"/>
        <w:autoSpaceDE w:val="0"/>
        <w:autoSpaceDN w:val="0"/>
        <w:adjustRightInd w:val="0"/>
        <w:spacing w:after="240"/>
        <w:ind w:left="480" w:hanging="480"/>
        <w:rPr>
          <w:noProof/>
          <w:sz w:val="22"/>
          <w:szCs w:val="24"/>
        </w:rPr>
      </w:pPr>
      <w:r>
        <w:rPr>
          <w:noProof/>
          <w:sz w:val="22"/>
          <w:szCs w:val="24"/>
        </w:rPr>
        <w:t xml:space="preserve">[2] </w:t>
      </w:r>
      <w:r w:rsidR="00A4633A" w:rsidRPr="00A4633A">
        <w:rPr>
          <w:noProof/>
          <w:sz w:val="22"/>
          <w:szCs w:val="24"/>
        </w:rPr>
        <w:t xml:space="preserve">Neuvert, E. (1999). Data Arsitek Jilid 2 Edisi 33. </w:t>
      </w:r>
      <w:r w:rsidR="00A4633A" w:rsidRPr="00A4633A">
        <w:rPr>
          <w:i/>
          <w:iCs/>
          <w:noProof/>
          <w:sz w:val="22"/>
          <w:szCs w:val="24"/>
        </w:rPr>
        <w:t>Erlangga, Jakarta</w:t>
      </w:r>
      <w:r w:rsidR="00A4633A" w:rsidRPr="00A4633A">
        <w:rPr>
          <w:noProof/>
          <w:sz w:val="22"/>
          <w:szCs w:val="24"/>
        </w:rPr>
        <w:t>.</w:t>
      </w:r>
    </w:p>
    <w:p w14:paraId="1145EA4B" w14:textId="56612CE7" w:rsidR="00A4633A" w:rsidRPr="00A4633A" w:rsidRDefault="00860288" w:rsidP="00A4633A">
      <w:pPr>
        <w:widowControl w:val="0"/>
        <w:autoSpaceDE w:val="0"/>
        <w:autoSpaceDN w:val="0"/>
        <w:adjustRightInd w:val="0"/>
        <w:spacing w:after="240"/>
        <w:ind w:left="480" w:hanging="480"/>
        <w:rPr>
          <w:noProof/>
          <w:sz w:val="22"/>
        </w:rPr>
      </w:pPr>
      <w:r>
        <w:rPr>
          <w:noProof/>
          <w:sz w:val="22"/>
          <w:szCs w:val="24"/>
        </w:rPr>
        <w:t xml:space="preserve">[3] </w:t>
      </w:r>
      <w:r w:rsidR="00A4633A" w:rsidRPr="00A4633A">
        <w:rPr>
          <w:noProof/>
          <w:sz w:val="22"/>
          <w:szCs w:val="24"/>
        </w:rPr>
        <w:t xml:space="preserve">Nursalam, 2016,  metode penelitian, &amp; Fallis, A. . (2013). Pengantar Arsitektur. </w:t>
      </w:r>
      <w:r w:rsidR="00A4633A" w:rsidRPr="00A4633A">
        <w:rPr>
          <w:i/>
          <w:iCs/>
          <w:noProof/>
          <w:sz w:val="22"/>
          <w:szCs w:val="24"/>
        </w:rPr>
        <w:t>Journal of Chemical Information and Modeling</w:t>
      </w:r>
      <w:r w:rsidR="00A4633A" w:rsidRPr="00A4633A">
        <w:rPr>
          <w:noProof/>
          <w:sz w:val="22"/>
          <w:szCs w:val="24"/>
        </w:rPr>
        <w:t xml:space="preserve">, </w:t>
      </w:r>
      <w:r w:rsidR="00A4633A" w:rsidRPr="00A4633A">
        <w:rPr>
          <w:i/>
          <w:iCs/>
          <w:noProof/>
          <w:sz w:val="22"/>
          <w:szCs w:val="24"/>
        </w:rPr>
        <w:t>53</w:t>
      </w:r>
      <w:r w:rsidR="00A4633A" w:rsidRPr="00A4633A">
        <w:rPr>
          <w:noProof/>
          <w:sz w:val="22"/>
          <w:szCs w:val="24"/>
        </w:rPr>
        <w:t>(9).</w:t>
      </w:r>
    </w:p>
    <w:p w14:paraId="2D7D2C6C" w14:textId="04F3F89F" w:rsidR="00F2211D" w:rsidRPr="00243383" w:rsidRDefault="009417E3" w:rsidP="00243383">
      <w:pPr>
        <w:spacing w:after="240"/>
        <w:rPr>
          <w:rFonts w:eastAsia="Calibri"/>
          <w:b/>
          <w:sz w:val="22"/>
          <w:szCs w:val="22"/>
        </w:rPr>
      </w:pPr>
      <w:r>
        <w:rPr>
          <w:bCs/>
          <w:sz w:val="22"/>
          <w:szCs w:val="22"/>
          <w:lang w:val="id-ID"/>
        </w:rPr>
        <w:fldChar w:fldCharType="end"/>
      </w:r>
    </w:p>
    <w:p w14:paraId="61DF748D" w14:textId="77777777" w:rsidR="00243383" w:rsidRPr="002C6CC1" w:rsidRDefault="00243383">
      <w:pPr>
        <w:rPr>
          <w:sz w:val="22"/>
          <w:szCs w:val="22"/>
          <w:lang w:val="id-ID"/>
        </w:rPr>
      </w:pPr>
      <w:bookmarkStart w:id="0" w:name="_GoBack"/>
      <w:bookmarkEnd w:id="0"/>
    </w:p>
    <w:sectPr w:rsidR="00243383" w:rsidRPr="002C6CC1" w:rsidSect="00877178">
      <w:type w:val="continuous"/>
      <w:pgSz w:w="11907" w:h="16839" w:code="9"/>
      <w:pgMar w:top="1701" w:right="1134" w:bottom="1701" w:left="1701" w:header="992" w:footer="425" w:gutter="0"/>
      <w:pgNumType w:start="1" w:chapStyle="1"/>
      <w:cols w:space="454"/>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AD8B1A" w14:textId="77777777" w:rsidR="00445658" w:rsidRDefault="00445658">
      <w:r>
        <w:separator/>
      </w:r>
    </w:p>
  </w:endnote>
  <w:endnote w:type="continuationSeparator" w:id="0">
    <w:p w14:paraId="51C3ED08" w14:textId="77777777" w:rsidR="00445658" w:rsidRDefault="004456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2DB432" w14:textId="77777777" w:rsidR="00445658" w:rsidRDefault="00445658">
      <w:r>
        <w:separator/>
      </w:r>
    </w:p>
  </w:footnote>
  <w:footnote w:type="continuationSeparator" w:id="0">
    <w:p w14:paraId="065EC589" w14:textId="77777777" w:rsidR="00445658" w:rsidRDefault="004456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2EBC9" w14:textId="77777777" w:rsidR="00761A04" w:rsidRPr="000B59C1" w:rsidRDefault="00761A04" w:rsidP="000B59C1">
    <w:pPr>
      <w:pStyle w:val="Header"/>
      <w:tabs>
        <w:tab w:val="clear" w:pos="8640"/>
      </w:tabs>
      <w:rPr>
        <w:i/>
        <w:sz w:val="16"/>
        <w:szCs w:val="16"/>
      </w:rPr>
    </w:pPr>
    <w:r w:rsidRPr="000B59C1">
      <w:rPr>
        <w:i/>
        <w:sz w:val="16"/>
        <w:szCs w:val="16"/>
      </w:rPr>
      <w:fldChar w:fldCharType="begin"/>
    </w:r>
    <w:r w:rsidRPr="000B59C1">
      <w:rPr>
        <w:i/>
        <w:sz w:val="16"/>
        <w:szCs w:val="16"/>
      </w:rPr>
      <w:instrText xml:space="preserve"> PAGE   \* MERGEFORMAT </w:instrText>
    </w:r>
    <w:r w:rsidRPr="000B59C1">
      <w:rPr>
        <w:i/>
        <w:sz w:val="16"/>
        <w:szCs w:val="16"/>
      </w:rPr>
      <w:fldChar w:fldCharType="separate"/>
    </w:r>
    <w:r w:rsidR="00541F6F">
      <w:rPr>
        <w:i/>
        <w:noProof/>
        <w:sz w:val="16"/>
        <w:szCs w:val="16"/>
      </w:rPr>
      <w:t>4</w:t>
    </w:r>
    <w:r w:rsidRPr="000B59C1">
      <w:rPr>
        <w:i/>
        <w:noProof/>
        <w:sz w:val="16"/>
        <w:szCs w:val="16"/>
      </w:rPr>
      <w:fldChar w:fldCharType="end"/>
    </w:r>
    <w:r w:rsidRPr="000B59C1">
      <w:rPr>
        <w:i/>
        <w:sz w:val="16"/>
        <w:szCs w:val="16"/>
      </w:rPr>
      <w:t xml:space="preserve">. </w:t>
    </w:r>
    <w:r>
      <w:rPr>
        <w:i/>
        <w:sz w:val="16"/>
        <w:szCs w:val="16"/>
      </w:rPr>
      <w:t>TEKSTUR</w:t>
    </w:r>
    <w:r w:rsidRPr="000B59C1">
      <w:rPr>
        <w:i/>
        <w:sz w:val="16"/>
        <w:szCs w:val="16"/>
      </w:rPr>
      <w:t xml:space="preserve">: Journal of </w:t>
    </w:r>
    <w:r>
      <w:rPr>
        <w:i/>
        <w:sz w:val="16"/>
        <w:szCs w:val="16"/>
      </w:rPr>
      <w:t>Architecture and Design</w:t>
    </w:r>
    <w:r w:rsidRPr="000B59C1">
      <w:rPr>
        <w:i/>
        <w:sz w:val="16"/>
        <w:szCs w:val="16"/>
      </w:rPr>
      <w:t xml:space="preserve">, Vol </w:t>
    </w:r>
    <w:r>
      <w:rPr>
        <w:i/>
        <w:sz w:val="16"/>
        <w:szCs w:val="16"/>
      </w:rPr>
      <w:t>X</w:t>
    </w:r>
    <w:r w:rsidRPr="000B59C1">
      <w:rPr>
        <w:i/>
        <w:sz w:val="16"/>
        <w:szCs w:val="16"/>
      </w:rPr>
      <w:t xml:space="preserve">, No </w:t>
    </w:r>
    <w:r>
      <w:rPr>
        <w:i/>
        <w:sz w:val="16"/>
        <w:szCs w:val="16"/>
      </w:rPr>
      <w:t>X</w:t>
    </w:r>
    <w:r w:rsidRPr="000B59C1">
      <w:rPr>
        <w:i/>
        <w:sz w:val="16"/>
        <w:szCs w:val="16"/>
      </w:rPr>
      <w:t xml:space="preserve">, </w:t>
    </w:r>
    <w:r>
      <w:rPr>
        <w:i/>
        <w:sz w:val="16"/>
        <w:szCs w:val="16"/>
      </w:rPr>
      <w:t>Maret</w:t>
    </w:r>
    <w:r w:rsidRPr="000B59C1">
      <w:rPr>
        <w:i/>
        <w:sz w:val="16"/>
        <w:szCs w:val="16"/>
      </w:rPr>
      <w:t xml:space="preserve"> 20</w:t>
    </w:r>
    <w:r>
      <w:rPr>
        <w:i/>
        <w:sz w:val="16"/>
        <w:szCs w:val="16"/>
      </w:rPr>
      <w:t>20</w:t>
    </w:r>
    <w:r w:rsidRPr="000B59C1">
      <w:rPr>
        <w:i/>
        <w:sz w:val="16"/>
        <w:szCs w:val="16"/>
      </w:rPr>
      <w:t xml:space="preserve">: </w:t>
    </w:r>
    <w:r>
      <w:rPr>
        <w:i/>
        <w:sz w:val="16"/>
        <w:szCs w:val="16"/>
      </w:rPr>
      <w:t>pg. xx-xx</w:t>
    </w:r>
    <w:r w:rsidRPr="000B59C1">
      <w:rPr>
        <w:i/>
        <w:sz w:val="16"/>
        <w:szCs w:val="16"/>
      </w:rPr>
      <w:tab/>
    </w:r>
    <w:r w:rsidRPr="000B59C1">
      <w:rPr>
        <w:i/>
        <w:sz w:val="16"/>
        <w:szCs w:val="16"/>
      </w:rPr>
      <w:tab/>
    </w:r>
    <w:r>
      <w:rPr>
        <w:i/>
        <w:sz w:val="16"/>
        <w:szCs w:val="16"/>
      </w:rPr>
      <w:tab/>
    </w:r>
    <w:r w:rsidRPr="000B59C1">
      <w:rPr>
        <w:i/>
        <w:sz w:val="16"/>
        <w:szCs w:val="16"/>
      </w:rPr>
      <w:t xml:space="preserve">ISSN: </w:t>
    </w:r>
    <w:r>
      <w:rPr>
        <w:i/>
        <w:sz w:val="16"/>
        <w:szCs w:val="16"/>
      </w:rPr>
      <w:t>XXXX</w:t>
    </w:r>
    <w:r w:rsidRPr="000B59C1">
      <w:rPr>
        <w:i/>
        <w:sz w:val="16"/>
        <w:szCs w:val="16"/>
      </w:rPr>
      <w:t>-</w:t>
    </w:r>
    <w:r>
      <w:rPr>
        <w:i/>
        <w:sz w:val="16"/>
        <w:szCs w:val="16"/>
      </w:rPr>
      <w:t>XXXX</w:t>
    </w:r>
    <w:r w:rsidRPr="000B59C1">
      <w:rPr>
        <w:i/>
        <w:sz w:val="16"/>
        <w:szCs w:val="16"/>
      </w:rPr>
      <w:t xml:space="preserve"> (Online) </w:t>
    </w:r>
  </w:p>
  <w:p w14:paraId="2F0C3F82" w14:textId="77777777" w:rsidR="00761A04" w:rsidRPr="000B59C1" w:rsidRDefault="00761A04" w:rsidP="000B59C1">
    <w:pPr>
      <w:pStyle w:val="Header"/>
      <w:tabs>
        <w:tab w:val="clear" w:pos="8640"/>
      </w:tabs>
      <w:rPr>
        <w:i/>
        <w:sz w:val="16"/>
        <w:szCs w:val="16"/>
      </w:rPr>
    </w:pPr>
    <w:r w:rsidRPr="000B59C1">
      <w:rPr>
        <w:i/>
        <w:sz w:val="16"/>
        <w:szCs w:val="16"/>
      </w:rPr>
      <w:tab/>
    </w:r>
    <w:r w:rsidRPr="000B59C1">
      <w:rPr>
        <w:i/>
        <w:sz w:val="16"/>
        <w:szCs w:val="16"/>
      </w:rPr>
      <w:tab/>
    </w:r>
    <w:r w:rsidRPr="000B59C1">
      <w:rPr>
        <w:i/>
        <w:sz w:val="16"/>
        <w:szCs w:val="16"/>
      </w:rPr>
      <w:tab/>
    </w:r>
    <w:r w:rsidRPr="000B59C1">
      <w:rPr>
        <w:i/>
        <w:sz w:val="16"/>
        <w:szCs w:val="16"/>
      </w:rPr>
      <w:tab/>
    </w:r>
    <w:r w:rsidRPr="000B59C1">
      <w:rPr>
        <w:i/>
        <w:sz w:val="16"/>
        <w:szCs w:val="16"/>
      </w:rPr>
      <w:tab/>
      <w:t xml:space="preserve">ISSN: </w:t>
    </w:r>
    <w:r>
      <w:rPr>
        <w:i/>
        <w:sz w:val="16"/>
        <w:szCs w:val="16"/>
      </w:rPr>
      <w:t>XXXX</w:t>
    </w:r>
    <w:r w:rsidRPr="000B59C1">
      <w:rPr>
        <w:i/>
        <w:sz w:val="16"/>
        <w:szCs w:val="16"/>
      </w:rPr>
      <w:t>-</w:t>
    </w:r>
    <w:r>
      <w:rPr>
        <w:i/>
        <w:sz w:val="16"/>
        <w:szCs w:val="16"/>
      </w:rPr>
      <w:t>XXXX</w:t>
    </w:r>
    <w:r w:rsidRPr="000B59C1">
      <w:rPr>
        <w:i/>
        <w:sz w:val="16"/>
        <w:szCs w:val="16"/>
      </w:rPr>
      <w:t xml:space="preserve"> (Print)</w:t>
    </w:r>
  </w:p>
  <w:p w14:paraId="03ED2EA1" w14:textId="77777777" w:rsidR="00761A04" w:rsidRPr="000B59C1" w:rsidRDefault="00761A04" w:rsidP="000B59C1">
    <w:pPr>
      <w:pStyle w:val="Header"/>
      <w:rPr>
        <w:b/>
        <w:sz w:val="16"/>
        <w:szCs w:val="16"/>
      </w:rPr>
    </w:pPr>
  </w:p>
  <w:p w14:paraId="3D228625" w14:textId="77777777" w:rsidR="00761A04" w:rsidRPr="000B59C1" w:rsidRDefault="00761A04" w:rsidP="000B59C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102263" w14:textId="6D7E2BD2" w:rsidR="00761A04" w:rsidRPr="00FA3939" w:rsidRDefault="00761A04">
    <w:pPr>
      <w:pStyle w:val="Header"/>
      <w:jc w:val="right"/>
      <w:rPr>
        <w:sz w:val="16"/>
        <w:szCs w:val="16"/>
      </w:rPr>
    </w:pPr>
    <w:r>
      <w:rPr>
        <w:i/>
        <w:spacing w:val="-7"/>
        <w:sz w:val="16"/>
        <w:szCs w:val="16"/>
        <w:lang w:val="id-ID"/>
      </w:rPr>
      <w:t>Sudibyo</w:t>
    </w:r>
    <w:r w:rsidRPr="00FA3939">
      <w:rPr>
        <w:i/>
        <w:spacing w:val="-7"/>
        <w:sz w:val="16"/>
        <w:szCs w:val="16"/>
      </w:rPr>
      <w:t xml:space="preserve">, </w:t>
    </w:r>
    <w:r>
      <w:rPr>
        <w:i/>
        <w:spacing w:val="-7"/>
        <w:sz w:val="16"/>
        <w:szCs w:val="16"/>
      </w:rPr>
      <w:t>Kajian Tatanan Bentuk Arsitektur Simbolis pada Pengembangan Museum Trinil Di Kabupaten Ngawi</w:t>
    </w:r>
    <w:r w:rsidRPr="00FA3939">
      <w:rPr>
        <w:i/>
        <w:spacing w:val="-7"/>
        <w:sz w:val="16"/>
        <w:szCs w:val="16"/>
      </w:rPr>
      <w:t xml:space="preserve">    </w:t>
    </w:r>
    <w:r w:rsidRPr="00FA3939">
      <w:rPr>
        <w:b/>
        <w:sz w:val="16"/>
        <w:szCs w:val="16"/>
      </w:rPr>
      <w:fldChar w:fldCharType="begin"/>
    </w:r>
    <w:r w:rsidRPr="00FA3939">
      <w:rPr>
        <w:b/>
        <w:sz w:val="16"/>
        <w:szCs w:val="16"/>
      </w:rPr>
      <w:instrText xml:space="preserve"> PAGE   \* MERGEFORMAT </w:instrText>
    </w:r>
    <w:r w:rsidRPr="00FA3939">
      <w:rPr>
        <w:b/>
        <w:sz w:val="16"/>
        <w:szCs w:val="16"/>
      </w:rPr>
      <w:fldChar w:fldCharType="separate"/>
    </w:r>
    <w:r w:rsidR="00541F6F">
      <w:rPr>
        <w:b/>
        <w:noProof/>
        <w:sz w:val="16"/>
        <w:szCs w:val="16"/>
      </w:rPr>
      <w:t>5</w:t>
    </w:r>
    <w:r w:rsidRPr="00FA3939">
      <w:rPr>
        <w:b/>
        <w:sz w:val="16"/>
        <w:szCs w:val="16"/>
      </w:rPr>
      <w:fldChar w:fldCharType="end"/>
    </w:r>
  </w:p>
  <w:p w14:paraId="2603EB3C" w14:textId="77777777" w:rsidR="00761A04" w:rsidRPr="00277581" w:rsidRDefault="00761A04" w:rsidP="00277581">
    <w:pPr>
      <w:pStyle w:val="Header"/>
      <w:rPr>
        <w:szCs w:val="1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00728"/>
    <w:multiLevelType w:val="hybridMultilevel"/>
    <w:tmpl w:val="CFCA233A"/>
    <w:lvl w:ilvl="0" w:tplc="C8702C32">
      <w:start w:val="1"/>
      <w:numFmt w:val="lowerLetter"/>
      <w:lvlText w:val="%1."/>
      <w:lvlJc w:val="left"/>
      <w:pPr>
        <w:ind w:left="720" w:hanging="360"/>
      </w:pPr>
      <w:rPr>
        <w:rFonts w:ascii="Times New Roman" w:eastAsia="Calibr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666B33"/>
    <w:multiLevelType w:val="hybridMultilevel"/>
    <w:tmpl w:val="F1DE66D6"/>
    <w:lvl w:ilvl="0" w:tplc="934095A0">
      <w:start w:val="1"/>
      <w:numFmt w:val="lowerLetter"/>
      <w:lvlText w:val="%1."/>
      <w:lvlJc w:val="left"/>
      <w:pPr>
        <w:ind w:left="720" w:hanging="360"/>
      </w:pPr>
      <w:rPr>
        <w:rFonts w:ascii="Times New Roman" w:eastAsia="Calibr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0A04A5"/>
    <w:multiLevelType w:val="hybridMultilevel"/>
    <w:tmpl w:val="B2D05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221AD"/>
    <w:multiLevelType w:val="multilevel"/>
    <w:tmpl w:val="FFF649BC"/>
    <w:lvl w:ilvl="0">
      <w:start w:val="6"/>
      <w:numFmt w:val="decimal"/>
      <w:lvlText w:val="%1"/>
      <w:lvlJc w:val="left"/>
      <w:pPr>
        <w:ind w:left="360" w:hanging="360"/>
      </w:pPr>
      <w:rPr>
        <w:rFonts w:hint="default"/>
      </w:rPr>
    </w:lvl>
    <w:lvl w:ilvl="1">
      <w:start w:val="1"/>
      <w:numFmt w:val="decimal"/>
      <w:lvlText w:val="%1.%2"/>
      <w:lvlJc w:val="left"/>
      <w:pPr>
        <w:ind w:left="1713" w:hanging="360"/>
      </w:pPr>
      <w:rPr>
        <w:rFonts w:hint="default"/>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4" w15:restartNumberingAfterBreak="0">
    <w:nsid w:val="11BC1B2A"/>
    <w:multiLevelType w:val="hybridMultilevel"/>
    <w:tmpl w:val="C27235C0"/>
    <w:lvl w:ilvl="0" w:tplc="5164FA98">
      <w:start w:val="1"/>
      <w:numFmt w:val="decimal"/>
      <w:lvlText w:val="%1."/>
      <w:lvlJc w:val="left"/>
      <w:pPr>
        <w:ind w:left="502" w:hanging="360"/>
      </w:pPr>
      <w:rPr>
        <w:rFonts w:hint="default"/>
      </w:rPr>
    </w:lvl>
    <w:lvl w:ilvl="1" w:tplc="C7F454D4">
      <w:start w:val="1"/>
      <w:numFmt w:val="decimal"/>
      <w:lvlText w:val="%2.1."/>
      <w:lvlJc w:val="left"/>
      <w:pPr>
        <w:ind w:left="1222" w:hanging="360"/>
      </w:pPr>
      <w:rPr>
        <w:rFonts w:hint="default"/>
      </w:r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17652B53"/>
    <w:multiLevelType w:val="hybridMultilevel"/>
    <w:tmpl w:val="6AA814A6"/>
    <w:lvl w:ilvl="0" w:tplc="D902E26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0F1117"/>
    <w:multiLevelType w:val="hybridMultilevel"/>
    <w:tmpl w:val="E46211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C701FFB"/>
    <w:multiLevelType w:val="hybridMultilevel"/>
    <w:tmpl w:val="BA6666BA"/>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8" w15:restartNumberingAfterBreak="0">
    <w:nsid w:val="1C8B4733"/>
    <w:multiLevelType w:val="hybridMultilevel"/>
    <w:tmpl w:val="9306DB42"/>
    <w:lvl w:ilvl="0" w:tplc="D902E26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6A1874"/>
    <w:multiLevelType w:val="hybridMultilevel"/>
    <w:tmpl w:val="F9640C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DA64B5"/>
    <w:multiLevelType w:val="multilevel"/>
    <w:tmpl w:val="93AA73F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1E89334A"/>
    <w:multiLevelType w:val="multilevel"/>
    <w:tmpl w:val="3D9E2132"/>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0116645"/>
    <w:multiLevelType w:val="multilevel"/>
    <w:tmpl w:val="218EC2D6"/>
    <w:lvl w:ilvl="0">
      <w:start w:val="5"/>
      <w:numFmt w:val="decimal"/>
      <w:lvlText w:val="%1."/>
      <w:lvlJc w:val="left"/>
      <w:pPr>
        <w:ind w:left="360" w:hanging="360"/>
      </w:pPr>
      <w:rPr>
        <w:rFonts w:hint="default"/>
        <w:b w:val="0"/>
      </w:rPr>
    </w:lvl>
    <w:lvl w:ilvl="1">
      <w:start w:val="2"/>
      <w:numFmt w:val="decimal"/>
      <w:lvlText w:val="%1.%2."/>
      <w:lvlJc w:val="left"/>
      <w:pPr>
        <w:ind w:left="3272"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3" w15:restartNumberingAfterBreak="0">
    <w:nsid w:val="25671EE6"/>
    <w:multiLevelType w:val="hybridMultilevel"/>
    <w:tmpl w:val="E80A7B52"/>
    <w:lvl w:ilvl="0" w:tplc="9AD6819A">
      <w:start w:val="1"/>
      <w:numFmt w:val="lowerLetter"/>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C156C3"/>
    <w:multiLevelType w:val="hybridMultilevel"/>
    <w:tmpl w:val="AAFC24D6"/>
    <w:lvl w:ilvl="0" w:tplc="9AD6819A">
      <w:start w:val="1"/>
      <w:numFmt w:val="lowerLetter"/>
      <w:lvlText w:val="%1."/>
      <w:lvlJc w:val="left"/>
      <w:pPr>
        <w:ind w:left="720" w:hanging="360"/>
      </w:pPr>
      <w:rPr>
        <w:rFonts w:ascii="Times New Roman" w:eastAsia="Times New Roman" w:hAnsi="Times New Roman" w:cs="Times New Roman"/>
      </w:rPr>
    </w:lvl>
    <w:lvl w:ilvl="1" w:tplc="04090011">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F941B2"/>
    <w:multiLevelType w:val="hybridMultilevel"/>
    <w:tmpl w:val="26C486F2"/>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6" w15:restartNumberingAfterBreak="0">
    <w:nsid w:val="36D3725A"/>
    <w:multiLevelType w:val="hybridMultilevel"/>
    <w:tmpl w:val="2FB6DF52"/>
    <w:lvl w:ilvl="0" w:tplc="0C267EF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F461FDA"/>
    <w:multiLevelType w:val="hybridMultilevel"/>
    <w:tmpl w:val="31CA720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48BC1BF1"/>
    <w:multiLevelType w:val="hybridMultilevel"/>
    <w:tmpl w:val="E80A7B52"/>
    <w:lvl w:ilvl="0" w:tplc="9AD6819A">
      <w:start w:val="1"/>
      <w:numFmt w:val="lowerLetter"/>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960639"/>
    <w:multiLevelType w:val="multilevel"/>
    <w:tmpl w:val="F3E4F278"/>
    <w:lvl w:ilvl="0">
      <w:start w:val="6"/>
      <w:numFmt w:val="decimal"/>
      <w:lvlText w:val="%1."/>
      <w:lvlJc w:val="left"/>
      <w:pPr>
        <w:ind w:left="360" w:hanging="360"/>
      </w:pPr>
      <w:rPr>
        <w:rFonts w:eastAsia="Calibri" w:hint="default"/>
        <w:b w:val="0"/>
      </w:rPr>
    </w:lvl>
    <w:lvl w:ilvl="1">
      <w:start w:val="2"/>
      <w:numFmt w:val="decimal"/>
      <w:lvlText w:val="%1.%2."/>
      <w:lvlJc w:val="left"/>
      <w:pPr>
        <w:ind w:left="360" w:hanging="360"/>
      </w:pPr>
      <w:rPr>
        <w:rFonts w:eastAsia="Calibri" w:hint="default"/>
        <w:b w:val="0"/>
      </w:rPr>
    </w:lvl>
    <w:lvl w:ilvl="2">
      <w:start w:val="1"/>
      <w:numFmt w:val="decimal"/>
      <w:lvlText w:val="%1.%2.%3."/>
      <w:lvlJc w:val="left"/>
      <w:pPr>
        <w:ind w:left="720" w:hanging="720"/>
      </w:pPr>
      <w:rPr>
        <w:rFonts w:eastAsia="Calibri" w:hint="default"/>
        <w:b w:val="0"/>
      </w:rPr>
    </w:lvl>
    <w:lvl w:ilvl="3">
      <w:start w:val="1"/>
      <w:numFmt w:val="decimal"/>
      <w:lvlText w:val="%1.%2.%3.%4."/>
      <w:lvlJc w:val="left"/>
      <w:pPr>
        <w:ind w:left="720" w:hanging="720"/>
      </w:pPr>
      <w:rPr>
        <w:rFonts w:eastAsia="Calibri" w:hint="default"/>
        <w:b w:val="0"/>
      </w:rPr>
    </w:lvl>
    <w:lvl w:ilvl="4">
      <w:start w:val="1"/>
      <w:numFmt w:val="decimal"/>
      <w:lvlText w:val="%1.%2.%3.%4.%5."/>
      <w:lvlJc w:val="left"/>
      <w:pPr>
        <w:ind w:left="1080" w:hanging="1080"/>
      </w:pPr>
      <w:rPr>
        <w:rFonts w:eastAsia="Calibri" w:hint="default"/>
        <w:b w:val="0"/>
      </w:rPr>
    </w:lvl>
    <w:lvl w:ilvl="5">
      <w:start w:val="1"/>
      <w:numFmt w:val="decimal"/>
      <w:lvlText w:val="%1.%2.%3.%4.%5.%6."/>
      <w:lvlJc w:val="left"/>
      <w:pPr>
        <w:ind w:left="1080" w:hanging="1080"/>
      </w:pPr>
      <w:rPr>
        <w:rFonts w:eastAsia="Calibri" w:hint="default"/>
        <w:b w:val="0"/>
      </w:rPr>
    </w:lvl>
    <w:lvl w:ilvl="6">
      <w:start w:val="1"/>
      <w:numFmt w:val="decimal"/>
      <w:lvlText w:val="%1.%2.%3.%4.%5.%6.%7."/>
      <w:lvlJc w:val="left"/>
      <w:pPr>
        <w:ind w:left="1440" w:hanging="1440"/>
      </w:pPr>
      <w:rPr>
        <w:rFonts w:eastAsia="Calibri" w:hint="default"/>
        <w:b w:val="0"/>
      </w:rPr>
    </w:lvl>
    <w:lvl w:ilvl="7">
      <w:start w:val="1"/>
      <w:numFmt w:val="decimal"/>
      <w:lvlText w:val="%1.%2.%3.%4.%5.%6.%7.%8."/>
      <w:lvlJc w:val="left"/>
      <w:pPr>
        <w:ind w:left="1440" w:hanging="1440"/>
      </w:pPr>
      <w:rPr>
        <w:rFonts w:eastAsia="Calibri" w:hint="default"/>
        <w:b w:val="0"/>
      </w:rPr>
    </w:lvl>
    <w:lvl w:ilvl="8">
      <w:start w:val="1"/>
      <w:numFmt w:val="decimal"/>
      <w:lvlText w:val="%1.%2.%3.%4.%5.%6.%7.%8.%9."/>
      <w:lvlJc w:val="left"/>
      <w:pPr>
        <w:ind w:left="1800" w:hanging="1800"/>
      </w:pPr>
      <w:rPr>
        <w:rFonts w:eastAsia="Calibri" w:hint="default"/>
        <w:b w:val="0"/>
      </w:rPr>
    </w:lvl>
  </w:abstractNum>
  <w:abstractNum w:abstractNumId="20" w15:restartNumberingAfterBreak="0">
    <w:nsid w:val="55DB77D3"/>
    <w:multiLevelType w:val="multilevel"/>
    <w:tmpl w:val="5B5C6BF6"/>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B330F1D"/>
    <w:multiLevelType w:val="hybridMultilevel"/>
    <w:tmpl w:val="FE000E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C90706"/>
    <w:multiLevelType w:val="hybridMultilevel"/>
    <w:tmpl w:val="3EBC0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644C9C"/>
    <w:multiLevelType w:val="hybridMultilevel"/>
    <w:tmpl w:val="432EBF0A"/>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C024AAD"/>
    <w:multiLevelType w:val="multilevel"/>
    <w:tmpl w:val="A1BE5E7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D547AAB"/>
    <w:multiLevelType w:val="hybridMultilevel"/>
    <w:tmpl w:val="AAC026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6F416056"/>
    <w:multiLevelType w:val="hybridMultilevel"/>
    <w:tmpl w:val="2196C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B2583A"/>
    <w:multiLevelType w:val="multilevel"/>
    <w:tmpl w:val="BE7E5FCC"/>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71C55ECA"/>
    <w:multiLevelType w:val="hybridMultilevel"/>
    <w:tmpl w:val="21D67CB4"/>
    <w:lvl w:ilvl="0" w:tplc="F670E4E0">
      <w:start w:val="1"/>
      <w:numFmt w:val="decimal"/>
      <w:lvlText w:val="%1."/>
      <w:lvlJc w:val="left"/>
      <w:pPr>
        <w:ind w:left="720" w:hanging="360"/>
      </w:pPr>
      <w:rPr>
        <w:rFonts w:ascii="Arial Narrow" w:eastAsiaTheme="minorHAnsi" w:hAnsi="Arial Narrow" w:hint="default"/>
        <w:b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AA15412"/>
    <w:multiLevelType w:val="hybridMultilevel"/>
    <w:tmpl w:val="4638466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7ACC3851"/>
    <w:multiLevelType w:val="hybridMultilevel"/>
    <w:tmpl w:val="E80A7B52"/>
    <w:lvl w:ilvl="0" w:tplc="9AD6819A">
      <w:start w:val="1"/>
      <w:numFmt w:val="lowerLetter"/>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900DA3"/>
    <w:multiLevelType w:val="hybridMultilevel"/>
    <w:tmpl w:val="84AEA616"/>
    <w:lvl w:ilvl="0" w:tplc="D902E26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122846"/>
    <w:multiLevelType w:val="singleLevel"/>
    <w:tmpl w:val="0409000F"/>
    <w:lvl w:ilvl="0">
      <w:start w:val="1"/>
      <w:numFmt w:val="decimal"/>
      <w:lvlText w:val="%1."/>
      <w:lvlJc w:val="left"/>
      <w:pPr>
        <w:tabs>
          <w:tab w:val="num" w:pos="360"/>
        </w:tabs>
        <w:ind w:left="360" w:hanging="360"/>
      </w:pPr>
    </w:lvl>
  </w:abstractNum>
  <w:num w:numId="1">
    <w:abstractNumId w:val="32"/>
  </w:num>
  <w:num w:numId="2">
    <w:abstractNumId w:val="9"/>
  </w:num>
  <w:num w:numId="3">
    <w:abstractNumId w:val="8"/>
  </w:num>
  <w:num w:numId="4">
    <w:abstractNumId w:val="5"/>
  </w:num>
  <w:num w:numId="5">
    <w:abstractNumId w:val="2"/>
  </w:num>
  <w:num w:numId="6">
    <w:abstractNumId w:val="26"/>
  </w:num>
  <w:num w:numId="7">
    <w:abstractNumId w:val="22"/>
  </w:num>
  <w:num w:numId="8">
    <w:abstractNumId w:val="1"/>
  </w:num>
  <w:num w:numId="9">
    <w:abstractNumId w:val="31"/>
  </w:num>
  <w:num w:numId="10">
    <w:abstractNumId w:val="3"/>
  </w:num>
  <w:num w:numId="11">
    <w:abstractNumId w:val="27"/>
  </w:num>
  <w:num w:numId="12">
    <w:abstractNumId w:val="19"/>
  </w:num>
  <w:num w:numId="13">
    <w:abstractNumId w:val="0"/>
  </w:num>
  <w:num w:numId="14">
    <w:abstractNumId w:val="13"/>
  </w:num>
  <w:num w:numId="15">
    <w:abstractNumId w:val="4"/>
  </w:num>
  <w:num w:numId="16">
    <w:abstractNumId w:val="20"/>
  </w:num>
  <w:num w:numId="17">
    <w:abstractNumId w:val="30"/>
  </w:num>
  <w:num w:numId="18">
    <w:abstractNumId w:val="14"/>
  </w:num>
  <w:num w:numId="19">
    <w:abstractNumId w:val="18"/>
  </w:num>
  <w:num w:numId="20">
    <w:abstractNumId w:val="10"/>
  </w:num>
  <w:num w:numId="21">
    <w:abstractNumId w:val="21"/>
  </w:num>
  <w:num w:numId="22">
    <w:abstractNumId w:val="6"/>
  </w:num>
  <w:num w:numId="23">
    <w:abstractNumId w:val="25"/>
  </w:num>
  <w:num w:numId="24">
    <w:abstractNumId w:val="24"/>
  </w:num>
  <w:num w:numId="25">
    <w:abstractNumId w:val="28"/>
  </w:num>
  <w:num w:numId="26">
    <w:abstractNumId w:val="29"/>
  </w:num>
  <w:num w:numId="27">
    <w:abstractNumId w:val="16"/>
  </w:num>
  <w:num w:numId="28">
    <w:abstractNumId w:val="15"/>
  </w:num>
  <w:num w:numId="29">
    <w:abstractNumId w:val="17"/>
  </w:num>
  <w:num w:numId="30">
    <w:abstractNumId w:val="23"/>
  </w:num>
  <w:num w:numId="31">
    <w:abstractNumId w:val="7"/>
  </w:num>
  <w:num w:numId="32">
    <w:abstractNumId w:val="12"/>
  </w:num>
  <w:num w:numId="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20"/>
  <w:evenAndOddHeaders/>
  <w:drawingGridHorizontalSpacing w:val="100"/>
  <w:displayHorizontalDrawingGridEvery w:val="0"/>
  <w:displayVerticalDrawingGridEvery w:val="0"/>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2C4"/>
    <w:rsid w:val="0000624C"/>
    <w:rsid w:val="00011975"/>
    <w:rsid w:val="000201F3"/>
    <w:rsid w:val="000240F9"/>
    <w:rsid w:val="000262C4"/>
    <w:rsid w:val="00027524"/>
    <w:rsid w:val="00035621"/>
    <w:rsid w:val="000369BA"/>
    <w:rsid w:val="000411BE"/>
    <w:rsid w:val="00041D48"/>
    <w:rsid w:val="00042A0B"/>
    <w:rsid w:val="00046D55"/>
    <w:rsid w:val="000544D3"/>
    <w:rsid w:val="00056363"/>
    <w:rsid w:val="000616C9"/>
    <w:rsid w:val="00067C6A"/>
    <w:rsid w:val="0007007C"/>
    <w:rsid w:val="00074708"/>
    <w:rsid w:val="00075845"/>
    <w:rsid w:val="00075B79"/>
    <w:rsid w:val="000777D0"/>
    <w:rsid w:val="00081008"/>
    <w:rsid w:val="00082E58"/>
    <w:rsid w:val="000906E6"/>
    <w:rsid w:val="00090DEC"/>
    <w:rsid w:val="00093AC4"/>
    <w:rsid w:val="00095790"/>
    <w:rsid w:val="000959AC"/>
    <w:rsid w:val="000A4CB0"/>
    <w:rsid w:val="000A7212"/>
    <w:rsid w:val="000B1C2A"/>
    <w:rsid w:val="000B4BBE"/>
    <w:rsid w:val="000B59C1"/>
    <w:rsid w:val="000C5FA1"/>
    <w:rsid w:val="000D0752"/>
    <w:rsid w:val="000D0CC2"/>
    <w:rsid w:val="000D0F7B"/>
    <w:rsid w:val="000D3A0C"/>
    <w:rsid w:val="000D7B1B"/>
    <w:rsid w:val="000E1E35"/>
    <w:rsid w:val="000E3DDD"/>
    <w:rsid w:val="000F09BA"/>
    <w:rsid w:val="000F2B62"/>
    <w:rsid w:val="000F3560"/>
    <w:rsid w:val="000F54EB"/>
    <w:rsid w:val="000F5F74"/>
    <w:rsid w:val="001004D3"/>
    <w:rsid w:val="0011006F"/>
    <w:rsid w:val="001137E9"/>
    <w:rsid w:val="00114182"/>
    <w:rsid w:val="00116C4D"/>
    <w:rsid w:val="00117BA7"/>
    <w:rsid w:val="00117C3C"/>
    <w:rsid w:val="00123CFA"/>
    <w:rsid w:val="001352D6"/>
    <w:rsid w:val="00135CAB"/>
    <w:rsid w:val="001377C7"/>
    <w:rsid w:val="00141E39"/>
    <w:rsid w:val="00152A54"/>
    <w:rsid w:val="00156925"/>
    <w:rsid w:val="001621FF"/>
    <w:rsid w:val="00162ED9"/>
    <w:rsid w:val="00187BC9"/>
    <w:rsid w:val="001A1CD4"/>
    <w:rsid w:val="001B104B"/>
    <w:rsid w:val="001B2755"/>
    <w:rsid w:val="001C4BA0"/>
    <w:rsid w:val="001D1F8E"/>
    <w:rsid w:val="001D5752"/>
    <w:rsid w:val="001E7E9E"/>
    <w:rsid w:val="001F48E1"/>
    <w:rsid w:val="001F5DBE"/>
    <w:rsid w:val="001F6C02"/>
    <w:rsid w:val="002003DC"/>
    <w:rsid w:val="0020139C"/>
    <w:rsid w:val="00206218"/>
    <w:rsid w:val="002066A7"/>
    <w:rsid w:val="00211D52"/>
    <w:rsid w:val="002120AB"/>
    <w:rsid w:val="00213E27"/>
    <w:rsid w:val="00215513"/>
    <w:rsid w:val="00223E45"/>
    <w:rsid w:val="002337D3"/>
    <w:rsid w:val="00236132"/>
    <w:rsid w:val="00243383"/>
    <w:rsid w:val="002506FC"/>
    <w:rsid w:val="00254163"/>
    <w:rsid w:val="002567DE"/>
    <w:rsid w:val="0025681A"/>
    <w:rsid w:val="00256D97"/>
    <w:rsid w:val="0025735B"/>
    <w:rsid w:val="00265976"/>
    <w:rsid w:val="002662F0"/>
    <w:rsid w:val="002712BB"/>
    <w:rsid w:val="00277581"/>
    <w:rsid w:val="00282B82"/>
    <w:rsid w:val="002864B7"/>
    <w:rsid w:val="00287298"/>
    <w:rsid w:val="00290679"/>
    <w:rsid w:val="002924CA"/>
    <w:rsid w:val="002A03C3"/>
    <w:rsid w:val="002A0D3A"/>
    <w:rsid w:val="002A31A0"/>
    <w:rsid w:val="002A37BB"/>
    <w:rsid w:val="002A47FA"/>
    <w:rsid w:val="002B4B0D"/>
    <w:rsid w:val="002B5B30"/>
    <w:rsid w:val="002C20D7"/>
    <w:rsid w:val="002C3248"/>
    <w:rsid w:val="002C3BA6"/>
    <w:rsid w:val="002C3F5C"/>
    <w:rsid w:val="002C6CC1"/>
    <w:rsid w:val="002E62BE"/>
    <w:rsid w:val="002F50B4"/>
    <w:rsid w:val="002F5BFF"/>
    <w:rsid w:val="002F703A"/>
    <w:rsid w:val="003033FC"/>
    <w:rsid w:val="00314E2E"/>
    <w:rsid w:val="00320A44"/>
    <w:rsid w:val="00322E3A"/>
    <w:rsid w:val="00324F2A"/>
    <w:rsid w:val="003255DE"/>
    <w:rsid w:val="0032623D"/>
    <w:rsid w:val="00332BC5"/>
    <w:rsid w:val="00333F29"/>
    <w:rsid w:val="003372A1"/>
    <w:rsid w:val="00342053"/>
    <w:rsid w:val="00352606"/>
    <w:rsid w:val="003534C2"/>
    <w:rsid w:val="00354D72"/>
    <w:rsid w:val="00370305"/>
    <w:rsid w:val="00370EAD"/>
    <w:rsid w:val="0037441E"/>
    <w:rsid w:val="00386FAF"/>
    <w:rsid w:val="00390853"/>
    <w:rsid w:val="00391720"/>
    <w:rsid w:val="003949ED"/>
    <w:rsid w:val="003A20BE"/>
    <w:rsid w:val="003A3DB0"/>
    <w:rsid w:val="003C2048"/>
    <w:rsid w:val="003C32D7"/>
    <w:rsid w:val="003C445D"/>
    <w:rsid w:val="003D1EC4"/>
    <w:rsid w:val="003D6F25"/>
    <w:rsid w:val="003E18E4"/>
    <w:rsid w:val="003E3E6D"/>
    <w:rsid w:val="003E75FD"/>
    <w:rsid w:val="003F0BE4"/>
    <w:rsid w:val="003F6F5C"/>
    <w:rsid w:val="004036A0"/>
    <w:rsid w:val="0040396D"/>
    <w:rsid w:val="0040749A"/>
    <w:rsid w:val="004100E9"/>
    <w:rsid w:val="00411FD4"/>
    <w:rsid w:val="00413521"/>
    <w:rsid w:val="00416E47"/>
    <w:rsid w:val="004178B5"/>
    <w:rsid w:val="00420102"/>
    <w:rsid w:val="004230B9"/>
    <w:rsid w:val="00424669"/>
    <w:rsid w:val="00426A0F"/>
    <w:rsid w:val="00427CE9"/>
    <w:rsid w:val="00443FAC"/>
    <w:rsid w:val="00444812"/>
    <w:rsid w:val="00445658"/>
    <w:rsid w:val="00446381"/>
    <w:rsid w:val="00451535"/>
    <w:rsid w:val="00456DD2"/>
    <w:rsid w:val="004578B8"/>
    <w:rsid w:val="004657FB"/>
    <w:rsid w:val="004673CD"/>
    <w:rsid w:val="00473E67"/>
    <w:rsid w:val="00475D24"/>
    <w:rsid w:val="0047644B"/>
    <w:rsid w:val="0047660A"/>
    <w:rsid w:val="00480B60"/>
    <w:rsid w:val="00491CE6"/>
    <w:rsid w:val="00492EB5"/>
    <w:rsid w:val="004B4257"/>
    <w:rsid w:val="004B493A"/>
    <w:rsid w:val="004B51F5"/>
    <w:rsid w:val="004B7A15"/>
    <w:rsid w:val="004C275E"/>
    <w:rsid w:val="004C3372"/>
    <w:rsid w:val="004C6481"/>
    <w:rsid w:val="004C6856"/>
    <w:rsid w:val="004D565A"/>
    <w:rsid w:val="004E065E"/>
    <w:rsid w:val="004E3E69"/>
    <w:rsid w:val="004E4470"/>
    <w:rsid w:val="00510225"/>
    <w:rsid w:val="00510461"/>
    <w:rsid w:val="00511F89"/>
    <w:rsid w:val="005149AD"/>
    <w:rsid w:val="00517E52"/>
    <w:rsid w:val="00525037"/>
    <w:rsid w:val="005349EA"/>
    <w:rsid w:val="00540173"/>
    <w:rsid w:val="00541F6F"/>
    <w:rsid w:val="00544FC2"/>
    <w:rsid w:val="005473DE"/>
    <w:rsid w:val="005567CC"/>
    <w:rsid w:val="005715F9"/>
    <w:rsid w:val="00573C5E"/>
    <w:rsid w:val="005754FD"/>
    <w:rsid w:val="0058060A"/>
    <w:rsid w:val="005811FD"/>
    <w:rsid w:val="00581861"/>
    <w:rsid w:val="005826B5"/>
    <w:rsid w:val="00586FFC"/>
    <w:rsid w:val="00591527"/>
    <w:rsid w:val="005954EE"/>
    <w:rsid w:val="005A0C70"/>
    <w:rsid w:val="005A14B0"/>
    <w:rsid w:val="005A505A"/>
    <w:rsid w:val="005B58C1"/>
    <w:rsid w:val="005C258A"/>
    <w:rsid w:val="005C42F6"/>
    <w:rsid w:val="005E4C34"/>
    <w:rsid w:val="005E666D"/>
    <w:rsid w:val="005E7FFB"/>
    <w:rsid w:val="00602E96"/>
    <w:rsid w:val="00617DEA"/>
    <w:rsid w:val="00623E08"/>
    <w:rsid w:val="00623FB9"/>
    <w:rsid w:val="006274BD"/>
    <w:rsid w:val="00634D1B"/>
    <w:rsid w:val="00637114"/>
    <w:rsid w:val="00641120"/>
    <w:rsid w:val="006444F0"/>
    <w:rsid w:val="006457A8"/>
    <w:rsid w:val="006466F7"/>
    <w:rsid w:val="00652887"/>
    <w:rsid w:val="00653858"/>
    <w:rsid w:val="006557B1"/>
    <w:rsid w:val="006629C7"/>
    <w:rsid w:val="00664097"/>
    <w:rsid w:val="00664BCD"/>
    <w:rsid w:val="0066639D"/>
    <w:rsid w:val="00680836"/>
    <w:rsid w:val="00681C02"/>
    <w:rsid w:val="00686725"/>
    <w:rsid w:val="00687C46"/>
    <w:rsid w:val="00692BA6"/>
    <w:rsid w:val="006965EE"/>
    <w:rsid w:val="006A5AF0"/>
    <w:rsid w:val="006B5C27"/>
    <w:rsid w:val="006C21BB"/>
    <w:rsid w:val="006C4821"/>
    <w:rsid w:val="006C7541"/>
    <w:rsid w:val="006C76F5"/>
    <w:rsid w:val="006D1D34"/>
    <w:rsid w:val="006D6F17"/>
    <w:rsid w:val="006E64A1"/>
    <w:rsid w:val="006E6E38"/>
    <w:rsid w:val="006E768B"/>
    <w:rsid w:val="006F5DC3"/>
    <w:rsid w:val="006F7506"/>
    <w:rsid w:val="007004F3"/>
    <w:rsid w:val="007042CC"/>
    <w:rsid w:val="00707652"/>
    <w:rsid w:val="007157EC"/>
    <w:rsid w:val="00717E68"/>
    <w:rsid w:val="007206D1"/>
    <w:rsid w:val="00721EA0"/>
    <w:rsid w:val="00722CB3"/>
    <w:rsid w:val="007307A4"/>
    <w:rsid w:val="00730BA2"/>
    <w:rsid w:val="00731271"/>
    <w:rsid w:val="00735A37"/>
    <w:rsid w:val="00735E8A"/>
    <w:rsid w:val="00736C51"/>
    <w:rsid w:val="00742D49"/>
    <w:rsid w:val="00746182"/>
    <w:rsid w:val="0074796A"/>
    <w:rsid w:val="00756467"/>
    <w:rsid w:val="00761A04"/>
    <w:rsid w:val="00765403"/>
    <w:rsid w:val="00766907"/>
    <w:rsid w:val="007713E8"/>
    <w:rsid w:val="00777F98"/>
    <w:rsid w:val="00780044"/>
    <w:rsid w:val="00782602"/>
    <w:rsid w:val="007836B4"/>
    <w:rsid w:val="00793D1B"/>
    <w:rsid w:val="00795BA3"/>
    <w:rsid w:val="00796FE7"/>
    <w:rsid w:val="00797A40"/>
    <w:rsid w:val="007A0AD7"/>
    <w:rsid w:val="007A137E"/>
    <w:rsid w:val="007A69E5"/>
    <w:rsid w:val="007A6BEF"/>
    <w:rsid w:val="007B1377"/>
    <w:rsid w:val="007B1F01"/>
    <w:rsid w:val="007B1F55"/>
    <w:rsid w:val="007B1F8C"/>
    <w:rsid w:val="007C4109"/>
    <w:rsid w:val="007C4DEF"/>
    <w:rsid w:val="007C793D"/>
    <w:rsid w:val="007D439E"/>
    <w:rsid w:val="007D5DF8"/>
    <w:rsid w:val="007D6D78"/>
    <w:rsid w:val="007D729F"/>
    <w:rsid w:val="007E4E19"/>
    <w:rsid w:val="007E5E0B"/>
    <w:rsid w:val="007E74E8"/>
    <w:rsid w:val="007F1103"/>
    <w:rsid w:val="007F12B8"/>
    <w:rsid w:val="007F46DE"/>
    <w:rsid w:val="007F7C15"/>
    <w:rsid w:val="00800550"/>
    <w:rsid w:val="00801B38"/>
    <w:rsid w:val="008124A9"/>
    <w:rsid w:val="00815E40"/>
    <w:rsid w:val="00826073"/>
    <w:rsid w:val="00827249"/>
    <w:rsid w:val="00827C75"/>
    <w:rsid w:val="0083125D"/>
    <w:rsid w:val="00837636"/>
    <w:rsid w:val="0083795B"/>
    <w:rsid w:val="00840D3E"/>
    <w:rsid w:val="0084103F"/>
    <w:rsid w:val="00843A44"/>
    <w:rsid w:val="008467AF"/>
    <w:rsid w:val="008509AF"/>
    <w:rsid w:val="00856846"/>
    <w:rsid w:val="00856ED2"/>
    <w:rsid w:val="00857A3D"/>
    <w:rsid w:val="00860288"/>
    <w:rsid w:val="00864062"/>
    <w:rsid w:val="00870420"/>
    <w:rsid w:val="00874A85"/>
    <w:rsid w:val="00876DFF"/>
    <w:rsid w:val="00877178"/>
    <w:rsid w:val="00877B27"/>
    <w:rsid w:val="008811D5"/>
    <w:rsid w:val="00887DCC"/>
    <w:rsid w:val="00891788"/>
    <w:rsid w:val="00891C22"/>
    <w:rsid w:val="008947EF"/>
    <w:rsid w:val="008B7085"/>
    <w:rsid w:val="008C6CF9"/>
    <w:rsid w:val="008D365A"/>
    <w:rsid w:val="008D6CDD"/>
    <w:rsid w:val="008E26E4"/>
    <w:rsid w:val="008E29F4"/>
    <w:rsid w:val="008E318C"/>
    <w:rsid w:val="008E318F"/>
    <w:rsid w:val="008E5979"/>
    <w:rsid w:val="008E6543"/>
    <w:rsid w:val="008E6B1B"/>
    <w:rsid w:val="008F011F"/>
    <w:rsid w:val="008F0F31"/>
    <w:rsid w:val="008F534D"/>
    <w:rsid w:val="00900B11"/>
    <w:rsid w:val="00902404"/>
    <w:rsid w:val="00907A58"/>
    <w:rsid w:val="00910480"/>
    <w:rsid w:val="009126CA"/>
    <w:rsid w:val="00913092"/>
    <w:rsid w:val="009228D9"/>
    <w:rsid w:val="00927181"/>
    <w:rsid w:val="009417E3"/>
    <w:rsid w:val="00941A5B"/>
    <w:rsid w:val="00944154"/>
    <w:rsid w:val="00945448"/>
    <w:rsid w:val="00946E8E"/>
    <w:rsid w:val="00946FF3"/>
    <w:rsid w:val="00952DBD"/>
    <w:rsid w:val="00953246"/>
    <w:rsid w:val="009567D2"/>
    <w:rsid w:val="00960D56"/>
    <w:rsid w:val="00972533"/>
    <w:rsid w:val="00972B12"/>
    <w:rsid w:val="00973D58"/>
    <w:rsid w:val="0098035B"/>
    <w:rsid w:val="009854A6"/>
    <w:rsid w:val="00986491"/>
    <w:rsid w:val="00993ABF"/>
    <w:rsid w:val="00993B97"/>
    <w:rsid w:val="009A0F8D"/>
    <w:rsid w:val="009A29B5"/>
    <w:rsid w:val="009A6E9B"/>
    <w:rsid w:val="009C10EE"/>
    <w:rsid w:val="009C15B2"/>
    <w:rsid w:val="009C22F3"/>
    <w:rsid w:val="009C537E"/>
    <w:rsid w:val="009C742E"/>
    <w:rsid w:val="009D236F"/>
    <w:rsid w:val="009D41B6"/>
    <w:rsid w:val="009D4250"/>
    <w:rsid w:val="009E427C"/>
    <w:rsid w:val="009F0676"/>
    <w:rsid w:val="009F3261"/>
    <w:rsid w:val="009F59CC"/>
    <w:rsid w:val="00A05A31"/>
    <w:rsid w:val="00A1659A"/>
    <w:rsid w:val="00A1790C"/>
    <w:rsid w:val="00A2343E"/>
    <w:rsid w:val="00A24105"/>
    <w:rsid w:val="00A25B8A"/>
    <w:rsid w:val="00A30606"/>
    <w:rsid w:val="00A33C16"/>
    <w:rsid w:val="00A429D2"/>
    <w:rsid w:val="00A42C70"/>
    <w:rsid w:val="00A45EC3"/>
    <w:rsid w:val="00A4633A"/>
    <w:rsid w:val="00A46F3D"/>
    <w:rsid w:val="00A714E5"/>
    <w:rsid w:val="00A75B3B"/>
    <w:rsid w:val="00A767C4"/>
    <w:rsid w:val="00A806D5"/>
    <w:rsid w:val="00A82F9C"/>
    <w:rsid w:val="00A8566C"/>
    <w:rsid w:val="00A920F5"/>
    <w:rsid w:val="00A92524"/>
    <w:rsid w:val="00AA1D0E"/>
    <w:rsid w:val="00AA2FAB"/>
    <w:rsid w:val="00AA332C"/>
    <w:rsid w:val="00AA48F1"/>
    <w:rsid w:val="00AA60F3"/>
    <w:rsid w:val="00AB0AC5"/>
    <w:rsid w:val="00AB6EB7"/>
    <w:rsid w:val="00AE42A4"/>
    <w:rsid w:val="00AE7D3D"/>
    <w:rsid w:val="00B00763"/>
    <w:rsid w:val="00B01E13"/>
    <w:rsid w:val="00B05214"/>
    <w:rsid w:val="00B05F79"/>
    <w:rsid w:val="00B13445"/>
    <w:rsid w:val="00B2074A"/>
    <w:rsid w:val="00B214C7"/>
    <w:rsid w:val="00B2281B"/>
    <w:rsid w:val="00B261D3"/>
    <w:rsid w:val="00B269C8"/>
    <w:rsid w:val="00B34D64"/>
    <w:rsid w:val="00B40A7E"/>
    <w:rsid w:val="00B421EE"/>
    <w:rsid w:val="00B47729"/>
    <w:rsid w:val="00B479C7"/>
    <w:rsid w:val="00B518FA"/>
    <w:rsid w:val="00B6051B"/>
    <w:rsid w:val="00B62F2B"/>
    <w:rsid w:val="00B6495F"/>
    <w:rsid w:val="00B67790"/>
    <w:rsid w:val="00B710F2"/>
    <w:rsid w:val="00B72573"/>
    <w:rsid w:val="00B73D51"/>
    <w:rsid w:val="00B77FA6"/>
    <w:rsid w:val="00B8117E"/>
    <w:rsid w:val="00B8261C"/>
    <w:rsid w:val="00B87AA1"/>
    <w:rsid w:val="00B87C58"/>
    <w:rsid w:val="00B9365C"/>
    <w:rsid w:val="00B9775D"/>
    <w:rsid w:val="00BA0C53"/>
    <w:rsid w:val="00BA2EA2"/>
    <w:rsid w:val="00BA40EC"/>
    <w:rsid w:val="00BB4A27"/>
    <w:rsid w:val="00BB734C"/>
    <w:rsid w:val="00BC650A"/>
    <w:rsid w:val="00BD06C6"/>
    <w:rsid w:val="00BD47F7"/>
    <w:rsid w:val="00BD69AE"/>
    <w:rsid w:val="00BE0876"/>
    <w:rsid w:val="00BE13D6"/>
    <w:rsid w:val="00C01418"/>
    <w:rsid w:val="00C03C8E"/>
    <w:rsid w:val="00C04421"/>
    <w:rsid w:val="00C0692B"/>
    <w:rsid w:val="00C06A90"/>
    <w:rsid w:val="00C127C3"/>
    <w:rsid w:val="00C13E19"/>
    <w:rsid w:val="00C14FF7"/>
    <w:rsid w:val="00C15F8B"/>
    <w:rsid w:val="00C17B8A"/>
    <w:rsid w:val="00C21F14"/>
    <w:rsid w:val="00C21F66"/>
    <w:rsid w:val="00C24E9A"/>
    <w:rsid w:val="00C312EA"/>
    <w:rsid w:val="00C34429"/>
    <w:rsid w:val="00C36CBC"/>
    <w:rsid w:val="00C45203"/>
    <w:rsid w:val="00C501DA"/>
    <w:rsid w:val="00C54155"/>
    <w:rsid w:val="00C60F13"/>
    <w:rsid w:val="00C61133"/>
    <w:rsid w:val="00C653B1"/>
    <w:rsid w:val="00C735BF"/>
    <w:rsid w:val="00C75C59"/>
    <w:rsid w:val="00C963BC"/>
    <w:rsid w:val="00CA1236"/>
    <w:rsid w:val="00CA7E87"/>
    <w:rsid w:val="00CB0CA8"/>
    <w:rsid w:val="00CB14D4"/>
    <w:rsid w:val="00CB6BD8"/>
    <w:rsid w:val="00CC01AF"/>
    <w:rsid w:val="00CC3A40"/>
    <w:rsid w:val="00CC552F"/>
    <w:rsid w:val="00CC7E1E"/>
    <w:rsid w:val="00CD6142"/>
    <w:rsid w:val="00CD6691"/>
    <w:rsid w:val="00CE485D"/>
    <w:rsid w:val="00CE7BC5"/>
    <w:rsid w:val="00CF0AF5"/>
    <w:rsid w:val="00CF5128"/>
    <w:rsid w:val="00CF6FE0"/>
    <w:rsid w:val="00D00CF3"/>
    <w:rsid w:val="00D00F6E"/>
    <w:rsid w:val="00D058FB"/>
    <w:rsid w:val="00D066EF"/>
    <w:rsid w:val="00D10209"/>
    <w:rsid w:val="00D22BF5"/>
    <w:rsid w:val="00D32A6E"/>
    <w:rsid w:val="00D34967"/>
    <w:rsid w:val="00D34A3C"/>
    <w:rsid w:val="00D35023"/>
    <w:rsid w:val="00D42F08"/>
    <w:rsid w:val="00D51A4F"/>
    <w:rsid w:val="00D56672"/>
    <w:rsid w:val="00D72D86"/>
    <w:rsid w:val="00D75FB5"/>
    <w:rsid w:val="00D90A5E"/>
    <w:rsid w:val="00D91A9E"/>
    <w:rsid w:val="00D93442"/>
    <w:rsid w:val="00D93F3D"/>
    <w:rsid w:val="00D957B7"/>
    <w:rsid w:val="00D95A4C"/>
    <w:rsid w:val="00D95DC8"/>
    <w:rsid w:val="00DA065A"/>
    <w:rsid w:val="00DA4CE3"/>
    <w:rsid w:val="00DB3F51"/>
    <w:rsid w:val="00DB63DC"/>
    <w:rsid w:val="00DC180E"/>
    <w:rsid w:val="00DC4BDD"/>
    <w:rsid w:val="00DC6168"/>
    <w:rsid w:val="00DD3A75"/>
    <w:rsid w:val="00DD65B5"/>
    <w:rsid w:val="00DE0795"/>
    <w:rsid w:val="00DE0B1A"/>
    <w:rsid w:val="00DE3641"/>
    <w:rsid w:val="00DF2DA5"/>
    <w:rsid w:val="00DF6300"/>
    <w:rsid w:val="00E008DE"/>
    <w:rsid w:val="00E0121B"/>
    <w:rsid w:val="00E0296C"/>
    <w:rsid w:val="00E07AC0"/>
    <w:rsid w:val="00E13C78"/>
    <w:rsid w:val="00E17255"/>
    <w:rsid w:val="00E17CE5"/>
    <w:rsid w:val="00E20BD9"/>
    <w:rsid w:val="00E276FF"/>
    <w:rsid w:val="00E32D9F"/>
    <w:rsid w:val="00E40372"/>
    <w:rsid w:val="00E41D4D"/>
    <w:rsid w:val="00E44137"/>
    <w:rsid w:val="00E44A67"/>
    <w:rsid w:val="00E506BB"/>
    <w:rsid w:val="00E52EC5"/>
    <w:rsid w:val="00E53BEE"/>
    <w:rsid w:val="00E56B37"/>
    <w:rsid w:val="00E57823"/>
    <w:rsid w:val="00E60086"/>
    <w:rsid w:val="00E61415"/>
    <w:rsid w:val="00E65313"/>
    <w:rsid w:val="00E65B82"/>
    <w:rsid w:val="00E70592"/>
    <w:rsid w:val="00E70C32"/>
    <w:rsid w:val="00E72ED1"/>
    <w:rsid w:val="00E80999"/>
    <w:rsid w:val="00E935EA"/>
    <w:rsid w:val="00E951C9"/>
    <w:rsid w:val="00E95EDD"/>
    <w:rsid w:val="00E975CC"/>
    <w:rsid w:val="00EA115C"/>
    <w:rsid w:val="00EA3F96"/>
    <w:rsid w:val="00ED0F13"/>
    <w:rsid w:val="00ED28A2"/>
    <w:rsid w:val="00ED5F79"/>
    <w:rsid w:val="00ED6043"/>
    <w:rsid w:val="00EE3B3B"/>
    <w:rsid w:val="00EE3DC9"/>
    <w:rsid w:val="00EF5EEF"/>
    <w:rsid w:val="00F01DFD"/>
    <w:rsid w:val="00F03719"/>
    <w:rsid w:val="00F10AFD"/>
    <w:rsid w:val="00F20E04"/>
    <w:rsid w:val="00F20E7D"/>
    <w:rsid w:val="00F2211D"/>
    <w:rsid w:val="00F234AD"/>
    <w:rsid w:val="00F32094"/>
    <w:rsid w:val="00F33CA1"/>
    <w:rsid w:val="00F33E9B"/>
    <w:rsid w:val="00F354B8"/>
    <w:rsid w:val="00F360FA"/>
    <w:rsid w:val="00F454A6"/>
    <w:rsid w:val="00F4592F"/>
    <w:rsid w:val="00F47B71"/>
    <w:rsid w:val="00F5014B"/>
    <w:rsid w:val="00F52B60"/>
    <w:rsid w:val="00F6063E"/>
    <w:rsid w:val="00F60E90"/>
    <w:rsid w:val="00F6219B"/>
    <w:rsid w:val="00F6407C"/>
    <w:rsid w:val="00F664DC"/>
    <w:rsid w:val="00F66BA6"/>
    <w:rsid w:val="00F67AA6"/>
    <w:rsid w:val="00F721F5"/>
    <w:rsid w:val="00F72C55"/>
    <w:rsid w:val="00F74391"/>
    <w:rsid w:val="00F77DF0"/>
    <w:rsid w:val="00F81430"/>
    <w:rsid w:val="00F834B0"/>
    <w:rsid w:val="00F85D42"/>
    <w:rsid w:val="00F97DB9"/>
    <w:rsid w:val="00FA3939"/>
    <w:rsid w:val="00FB43B2"/>
    <w:rsid w:val="00FE745C"/>
    <w:rsid w:val="00FE7B6A"/>
    <w:rsid w:val="00FF79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29FDD333"/>
  <w15:docId w15:val="{1290C4E1-2B2A-4159-B602-A9AC36AC4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5F8B"/>
    <w:pPr>
      <w:jc w:val="both"/>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outlineLvl w:val="1"/>
    </w:pPr>
    <w:rPr>
      <w:b/>
      <w:sz w:val="24"/>
    </w:rPr>
  </w:style>
  <w:style w:type="paragraph" w:styleId="Heading3">
    <w:name w:val="heading 3"/>
    <w:basedOn w:val="Normal"/>
    <w:next w:val="Normal"/>
    <w:qFormat/>
    <w:pPr>
      <w:keepNext/>
      <w:outlineLvl w:val="2"/>
    </w:pPr>
    <w:rPr>
      <w:sz w:val="24"/>
    </w:rPr>
  </w:style>
  <w:style w:type="paragraph" w:styleId="Heading4">
    <w:name w:val="heading 4"/>
    <w:basedOn w:val="Normal"/>
    <w:next w:val="Normal"/>
    <w:qFormat/>
    <w:pPr>
      <w:keepNext/>
      <w:outlineLvl w:val="3"/>
    </w:pPr>
    <w:rPr>
      <w:i/>
      <w:sz w:val="22"/>
    </w:rPr>
  </w:style>
  <w:style w:type="paragraph" w:styleId="Heading5">
    <w:name w:val="heading 5"/>
    <w:basedOn w:val="Normal"/>
    <w:next w:val="Normal"/>
    <w:qFormat/>
    <w:pPr>
      <w:keepNext/>
      <w:jc w:val="center"/>
      <w:outlineLvl w:val="4"/>
    </w:pPr>
    <w:rPr>
      <w:i/>
      <w:sz w:val="22"/>
    </w:rPr>
  </w:style>
  <w:style w:type="paragraph" w:styleId="Heading6">
    <w:name w:val="heading 6"/>
    <w:basedOn w:val="Normal"/>
    <w:next w:val="Normal"/>
    <w:qFormat/>
    <w:pPr>
      <w:keepNext/>
      <w:jc w:val="center"/>
      <w:outlineLvl w:val="5"/>
    </w:pPr>
    <w:rPr>
      <w:b/>
      <w:sz w:val="24"/>
    </w:rPr>
  </w:style>
  <w:style w:type="paragraph" w:styleId="Heading7">
    <w:name w:val="heading 7"/>
    <w:basedOn w:val="Normal"/>
    <w:next w:val="Normal"/>
    <w:qFormat/>
    <w:pPr>
      <w:keepNext/>
      <w:outlineLvl w:val="6"/>
    </w:pPr>
    <w:rPr>
      <w:i/>
      <w:sz w:val="22"/>
    </w:rPr>
  </w:style>
  <w:style w:type="paragraph" w:styleId="Heading8">
    <w:name w:val="heading 8"/>
    <w:basedOn w:val="Normal"/>
    <w:next w:val="Normal"/>
    <w:qFormat/>
    <w:pPr>
      <w:keepNext/>
      <w:jc w:val="center"/>
      <w:outlineLvl w:val="7"/>
    </w:pPr>
    <w:rPr>
      <w:b/>
      <w:sz w:val="22"/>
    </w:rPr>
  </w:style>
  <w:style w:type="paragraph" w:styleId="Heading9">
    <w:name w:val="heading 9"/>
    <w:basedOn w:val="Normal"/>
    <w:next w:val="Normal"/>
    <w:qFormat/>
    <w:pPr>
      <w:keepNext/>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spacing w:line="360" w:lineRule="auto"/>
      <w:ind w:left="426" w:firstLine="425"/>
    </w:pPr>
    <w:rPr>
      <w:sz w:val="24"/>
    </w:rPr>
  </w:style>
  <w:style w:type="paragraph" w:styleId="Title">
    <w:name w:val="Title"/>
    <w:basedOn w:val="Normal"/>
    <w:link w:val="TitleChar"/>
    <w:qFormat/>
    <w:pPr>
      <w:spacing w:line="480" w:lineRule="auto"/>
      <w:jc w:val="center"/>
    </w:pPr>
    <w:rPr>
      <w:b/>
      <w:sz w:val="24"/>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Subtitle">
    <w:name w:val="Subtitle"/>
    <w:basedOn w:val="Normal"/>
    <w:qFormat/>
    <w:pPr>
      <w:jc w:val="center"/>
    </w:pPr>
    <w:rPr>
      <w:b/>
      <w:sz w:val="24"/>
    </w:rPr>
  </w:style>
  <w:style w:type="character" w:styleId="PageNumber">
    <w:name w:val="page number"/>
    <w:basedOn w:val="DefaultParagraphFont"/>
    <w:semiHidden/>
  </w:style>
  <w:style w:type="paragraph" w:styleId="BodyTextIndent2">
    <w:name w:val="Body Text Indent 2"/>
    <w:basedOn w:val="Normal"/>
    <w:semiHidden/>
    <w:pPr>
      <w:tabs>
        <w:tab w:val="left" w:pos="284"/>
        <w:tab w:val="left" w:pos="709"/>
      </w:tabs>
      <w:spacing w:line="480" w:lineRule="auto"/>
      <w:ind w:left="709" w:hanging="425"/>
    </w:pPr>
    <w:rPr>
      <w:sz w:val="24"/>
    </w:rPr>
  </w:style>
  <w:style w:type="paragraph" w:styleId="BodyTextIndent3">
    <w:name w:val="Body Text Indent 3"/>
    <w:basedOn w:val="Normal"/>
    <w:semiHidden/>
    <w:pPr>
      <w:ind w:left="714"/>
    </w:pPr>
    <w:rPr>
      <w:sz w:val="24"/>
    </w:rPr>
  </w:style>
  <w:style w:type="paragraph" w:styleId="BodyText">
    <w:name w:val="Body Text"/>
    <w:basedOn w:val="Normal"/>
    <w:semiHidden/>
    <w:rPr>
      <w:sz w:val="24"/>
    </w:rPr>
  </w:style>
  <w:style w:type="paragraph" w:styleId="BlockText">
    <w:name w:val="Block Text"/>
    <w:basedOn w:val="Normal"/>
    <w:semiHidden/>
    <w:pPr>
      <w:spacing w:line="480" w:lineRule="auto"/>
      <w:ind w:left="360" w:right="29" w:firstLine="858"/>
    </w:pPr>
    <w:rPr>
      <w:sz w:val="24"/>
      <w:lang w:val="id-ID"/>
    </w:rPr>
  </w:style>
  <w:style w:type="character" w:styleId="FootnoteReference">
    <w:name w:val="footnote reference"/>
    <w:semiHidden/>
    <w:rPr>
      <w:vertAlign w:val="superscript"/>
    </w:rPr>
  </w:style>
  <w:style w:type="paragraph" w:customStyle="1" w:styleId="Quotation">
    <w:name w:val="Quotation"/>
    <w:basedOn w:val="BodyText"/>
    <w:autoRedefine/>
    <w:pPr>
      <w:spacing w:before="200"/>
      <w:ind w:left="284"/>
    </w:pPr>
    <w:rPr>
      <w:sz w:val="22"/>
      <w:lang w:val="id-ID"/>
    </w:rPr>
  </w:style>
  <w:style w:type="paragraph" w:styleId="FootnoteText">
    <w:name w:val="footnote text"/>
    <w:basedOn w:val="Normal"/>
    <w:semiHidden/>
  </w:style>
  <w:style w:type="paragraph" w:customStyle="1" w:styleId="MTDisplayEquation">
    <w:name w:val="MTDisplayEquation"/>
    <w:basedOn w:val="BodyTextIndent"/>
    <w:pPr>
      <w:tabs>
        <w:tab w:val="center" w:pos="3940"/>
        <w:tab w:val="right" w:pos="7880"/>
      </w:tabs>
      <w:spacing w:line="480" w:lineRule="auto"/>
      <w:ind w:left="425" w:firstLine="0"/>
    </w:pPr>
  </w:style>
  <w:style w:type="paragraph" w:styleId="Caption">
    <w:name w:val="caption"/>
    <w:basedOn w:val="Normal"/>
    <w:next w:val="Normal"/>
    <w:qFormat/>
    <w:pPr>
      <w:jc w:val="center"/>
    </w:pPr>
    <w:rPr>
      <w:b/>
      <w:sz w:val="22"/>
    </w:rPr>
  </w:style>
  <w:style w:type="paragraph" w:styleId="NormalWeb">
    <w:name w:val="Normal (Web)"/>
    <w:basedOn w:val="Normal"/>
    <w:uiPriority w:val="99"/>
    <w:semiHidden/>
    <w:pPr>
      <w:spacing w:before="100" w:after="100"/>
    </w:pPr>
    <w:rPr>
      <w:sz w:val="24"/>
    </w:rPr>
  </w:style>
  <w:style w:type="paragraph" w:styleId="BodyText2">
    <w:name w:val="Body Text 2"/>
    <w:basedOn w:val="Normal"/>
    <w:semiHidden/>
    <w:pPr>
      <w:spacing w:line="480" w:lineRule="auto"/>
    </w:pPr>
    <w:rPr>
      <w:sz w:val="24"/>
    </w:rPr>
  </w:style>
  <w:style w:type="paragraph" w:styleId="PlainText">
    <w:name w:val="Plain Text"/>
    <w:basedOn w:val="Normal"/>
    <w:semiHidden/>
    <w:rPr>
      <w:rFonts w:ascii="Courier New" w:hAnsi="Courier New"/>
    </w:rPr>
  </w:style>
  <w:style w:type="paragraph" w:styleId="BodyText3">
    <w:name w:val="Body Text 3"/>
    <w:basedOn w:val="Normal"/>
    <w:semiHidden/>
    <w:pPr>
      <w:tabs>
        <w:tab w:val="left" w:pos="720"/>
      </w:tabs>
    </w:pPr>
    <w:rPr>
      <w:sz w:val="22"/>
    </w:rPr>
  </w:style>
  <w:style w:type="character" w:styleId="Emphasis">
    <w:name w:val="Emphasis"/>
    <w:uiPriority w:val="20"/>
    <w:qFormat/>
    <w:rPr>
      <w:i/>
      <w:iC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paragraph" w:customStyle="1" w:styleId="IsiBab">
    <w:name w:val="Isi Bab"/>
    <w:basedOn w:val="Normal"/>
    <w:pPr>
      <w:spacing w:line="475" w:lineRule="exact"/>
      <w:ind w:firstLine="720"/>
    </w:pPr>
    <w:rPr>
      <w:sz w:val="24"/>
    </w:rPr>
  </w:style>
  <w:style w:type="paragraph" w:customStyle="1" w:styleId="indent1">
    <w:name w:val="indent1"/>
    <w:basedOn w:val="Normal"/>
    <w:pPr>
      <w:spacing w:line="360" w:lineRule="atLeast"/>
      <w:ind w:firstLine="547"/>
    </w:pPr>
    <w:rPr>
      <w:rFonts w:ascii="Arial" w:hAnsi="Arial"/>
      <w:sz w:val="22"/>
    </w:rPr>
  </w:style>
  <w:style w:type="character" w:styleId="Hyperlink">
    <w:name w:val="Hyperlink"/>
    <w:rPr>
      <w:color w:val="0000FF"/>
      <w:u w:val="single"/>
    </w:rPr>
  </w:style>
  <w:style w:type="character" w:styleId="CommentReference">
    <w:name w:val="annotation reference"/>
    <w:semiHidden/>
    <w:rPr>
      <w:sz w:val="16"/>
      <w:szCs w:val="16"/>
    </w:rPr>
  </w:style>
  <w:style w:type="paragraph" w:customStyle="1" w:styleId="xl24">
    <w:name w:val="xl24"/>
    <w:basedOn w:val="Normal"/>
    <w:pPr>
      <w:pBdr>
        <w:top w:val="single" w:sz="4" w:space="0" w:color="auto"/>
        <w:left w:val="single" w:sz="4" w:space="0" w:color="auto"/>
        <w:bottom w:val="double" w:sz="6" w:space="0" w:color="auto"/>
        <w:right w:val="single" w:sz="4" w:space="0" w:color="auto"/>
      </w:pBdr>
      <w:spacing w:before="100" w:beforeAutospacing="1" w:after="100" w:afterAutospacing="1"/>
      <w:jc w:val="center"/>
    </w:pPr>
    <w:rPr>
      <w:sz w:val="24"/>
      <w:szCs w:val="24"/>
    </w:rPr>
  </w:style>
  <w:style w:type="paragraph" w:styleId="NoSpacing">
    <w:name w:val="No Spacing"/>
    <w:link w:val="NoSpacingChar"/>
    <w:uiPriority w:val="1"/>
    <w:qFormat/>
    <w:rsid w:val="00F5014B"/>
    <w:pPr>
      <w:jc w:val="both"/>
    </w:pPr>
    <w:rPr>
      <w:rFonts w:ascii="Calibri" w:eastAsia="Calibri" w:hAnsi="Calibri"/>
      <w:sz w:val="22"/>
      <w:szCs w:val="22"/>
    </w:rPr>
  </w:style>
  <w:style w:type="paragraph" w:styleId="ListParagraph">
    <w:name w:val="List Paragraph"/>
    <w:basedOn w:val="Normal"/>
    <w:link w:val="ListParagraphChar"/>
    <w:uiPriority w:val="34"/>
    <w:qFormat/>
    <w:rsid w:val="00DE0B1A"/>
    <w:pPr>
      <w:spacing w:after="200" w:line="276" w:lineRule="auto"/>
      <w:ind w:left="720"/>
      <w:contextualSpacing/>
    </w:pPr>
    <w:rPr>
      <w:rFonts w:ascii="Calibri" w:eastAsia="Calibri" w:hAnsi="Calibri"/>
      <w:sz w:val="22"/>
      <w:szCs w:val="22"/>
    </w:rPr>
  </w:style>
  <w:style w:type="paragraph" w:customStyle="1" w:styleId="TA">
    <w:name w:val="TA"/>
    <w:link w:val="TAChar"/>
    <w:qFormat/>
    <w:rsid w:val="004673CD"/>
    <w:pPr>
      <w:spacing w:after="200" w:line="276" w:lineRule="auto"/>
      <w:ind w:left="720" w:hanging="720"/>
      <w:jc w:val="both"/>
    </w:pPr>
    <w:rPr>
      <w:rFonts w:eastAsia="Calibri"/>
    </w:rPr>
  </w:style>
  <w:style w:type="character" w:customStyle="1" w:styleId="TAChar">
    <w:name w:val="TA Char"/>
    <w:link w:val="TA"/>
    <w:rsid w:val="004673CD"/>
    <w:rPr>
      <w:rFonts w:eastAsia="Calibri"/>
      <w:lang w:val="en-US" w:eastAsia="en-US" w:bidi="ar-SA"/>
    </w:rPr>
  </w:style>
  <w:style w:type="paragraph" w:customStyle="1" w:styleId="tabel">
    <w:name w:val="tabel"/>
    <w:basedOn w:val="NoSpacing"/>
    <w:link w:val="tabelChar"/>
    <w:qFormat/>
    <w:rsid w:val="00681C02"/>
    <w:pPr>
      <w:jc w:val="center"/>
    </w:pPr>
    <w:rPr>
      <w:rFonts w:ascii="Times New Roman" w:hAnsi="Times New Roman"/>
      <w:b/>
      <w:sz w:val="20"/>
    </w:rPr>
  </w:style>
  <w:style w:type="table" w:styleId="TableGrid">
    <w:name w:val="Table Grid"/>
    <w:basedOn w:val="TableNormal"/>
    <w:uiPriority w:val="39"/>
    <w:rsid w:val="00681C0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oSpacingChar">
    <w:name w:val="No Spacing Char"/>
    <w:link w:val="NoSpacing"/>
    <w:uiPriority w:val="1"/>
    <w:rsid w:val="00681C02"/>
    <w:rPr>
      <w:rFonts w:ascii="Calibri" w:eastAsia="Calibri" w:hAnsi="Calibri"/>
      <w:sz w:val="22"/>
      <w:szCs w:val="22"/>
      <w:lang w:val="en-US" w:eastAsia="en-US" w:bidi="ar-SA"/>
    </w:rPr>
  </w:style>
  <w:style w:type="character" w:customStyle="1" w:styleId="tabelChar">
    <w:name w:val="tabel Char"/>
    <w:basedOn w:val="NoSpacingChar"/>
    <w:link w:val="tabel"/>
    <w:rsid w:val="00681C02"/>
    <w:rPr>
      <w:rFonts w:ascii="Calibri" w:eastAsia="Calibri" w:hAnsi="Calibri"/>
      <w:sz w:val="22"/>
      <w:szCs w:val="22"/>
      <w:lang w:val="en-US" w:eastAsia="en-US" w:bidi="ar-SA"/>
    </w:rPr>
  </w:style>
  <w:style w:type="character" w:customStyle="1" w:styleId="FooterChar">
    <w:name w:val="Footer Char"/>
    <w:basedOn w:val="DefaultParagraphFont"/>
    <w:link w:val="Footer"/>
    <w:uiPriority w:val="99"/>
    <w:rsid w:val="003C32D7"/>
  </w:style>
  <w:style w:type="character" w:customStyle="1" w:styleId="HeaderChar">
    <w:name w:val="Header Char"/>
    <w:basedOn w:val="DefaultParagraphFont"/>
    <w:link w:val="Header"/>
    <w:uiPriority w:val="99"/>
    <w:rsid w:val="00277581"/>
  </w:style>
  <w:style w:type="paragraph" w:styleId="BalloonText">
    <w:name w:val="Balloon Text"/>
    <w:basedOn w:val="Normal"/>
    <w:link w:val="BalloonTextChar"/>
    <w:uiPriority w:val="99"/>
    <w:semiHidden/>
    <w:unhideWhenUsed/>
    <w:rsid w:val="00913092"/>
    <w:rPr>
      <w:rFonts w:ascii="Tahoma" w:hAnsi="Tahoma" w:cs="Tahoma"/>
      <w:sz w:val="16"/>
      <w:szCs w:val="16"/>
    </w:rPr>
  </w:style>
  <w:style w:type="character" w:customStyle="1" w:styleId="BalloonTextChar">
    <w:name w:val="Balloon Text Char"/>
    <w:link w:val="BalloonText"/>
    <w:uiPriority w:val="99"/>
    <w:semiHidden/>
    <w:rsid w:val="00913092"/>
    <w:rPr>
      <w:rFonts w:ascii="Tahoma" w:hAnsi="Tahoma" w:cs="Tahoma"/>
      <w:sz w:val="16"/>
      <w:szCs w:val="16"/>
    </w:rPr>
  </w:style>
  <w:style w:type="character" w:customStyle="1" w:styleId="TitleChar">
    <w:name w:val="Title Char"/>
    <w:link w:val="Title"/>
    <w:rsid w:val="00CC3A40"/>
    <w:rPr>
      <w:b/>
      <w:sz w:val="24"/>
    </w:rPr>
  </w:style>
  <w:style w:type="character" w:styleId="Strong">
    <w:name w:val="Strong"/>
    <w:uiPriority w:val="22"/>
    <w:qFormat/>
    <w:rsid w:val="009C537E"/>
    <w:rPr>
      <w:b/>
      <w:bCs/>
    </w:rPr>
  </w:style>
  <w:style w:type="paragraph" w:styleId="CommentText">
    <w:name w:val="annotation text"/>
    <w:basedOn w:val="Normal"/>
    <w:link w:val="CommentTextChar"/>
    <w:uiPriority w:val="99"/>
    <w:semiHidden/>
    <w:unhideWhenUsed/>
    <w:rsid w:val="009C537E"/>
  </w:style>
  <w:style w:type="character" w:customStyle="1" w:styleId="CommentTextChar">
    <w:name w:val="Comment Text Char"/>
    <w:link w:val="CommentText"/>
    <w:uiPriority w:val="99"/>
    <w:semiHidden/>
    <w:rsid w:val="009C537E"/>
    <w:rPr>
      <w:lang w:val="en-US" w:eastAsia="en-US"/>
    </w:rPr>
  </w:style>
  <w:style w:type="paragraph" w:styleId="CommentSubject">
    <w:name w:val="annotation subject"/>
    <w:basedOn w:val="CommentText"/>
    <w:next w:val="CommentText"/>
    <w:link w:val="CommentSubjectChar"/>
    <w:uiPriority w:val="99"/>
    <w:semiHidden/>
    <w:unhideWhenUsed/>
    <w:rsid w:val="009C537E"/>
    <w:rPr>
      <w:b/>
      <w:bCs/>
    </w:rPr>
  </w:style>
  <w:style w:type="character" w:customStyle="1" w:styleId="CommentSubjectChar">
    <w:name w:val="Comment Subject Char"/>
    <w:link w:val="CommentSubject"/>
    <w:uiPriority w:val="99"/>
    <w:semiHidden/>
    <w:rsid w:val="009C537E"/>
    <w:rPr>
      <w:b/>
      <w:bCs/>
      <w:lang w:val="en-US" w:eastAsia="en-US"/>
    </w:rPr>
  </w:style>
  <w:style w:type="character" w:customStyle="1" w:styleId="UnresolvedMention">
    <w:name w:val="Unresolved Mention"/>
    <w:basedOn w:val="DefaultParagraphFont"/>
    <w:uiPriority w:val="99"/>
    <w:semiHidden/>
    <w:unhideWhenUsed/>
    <w:rsid w:val="00F721F5"/>
    <w:rPr>
      <w:color w:val="605E5C"/>
      <w:shd w:val="clear" w:color="auto" w:fill="E1DFDD"/>
    </w:rPr>
  </w:style>
  <w:style w:type="character" w:customStyle="1" w:styleId="HTMLPreformattedChar">
    <w:name w:val="HTML Preformatted Char"/>
    <w:basedOn w:val="DefaultParagraphFont"/>
    <w:link w:val="HTMLPreformatted"/>
    <w:uiPriority w:val="99"/>
    <w:rsid w:val="004B493A"/>
    <w:rPr>
      <w:rFonts w:ascii="Arial Unicode MS" w:eastAsia="Arial Unicode MS" w:hAnsi="Arial Unicode MS"/>
    </w:rPr>
  </w:style>
  <w:style w:type="character" w:customStyle="1" w:styleId="ListParagraphChar">
    <w:name w:val="List Paragraph Char"/>
    <w:link w:val="ListParagraph"/>
    <w:uiPriority w:val="34"/>
    <w:locked/>
    <w:rsid w:val="009C742E"/>
    <w:rPr>
      <w:rFonts w:ascii="Calibri" w:eastAsia="Calibri" w:hAnsi="Calibri"/>
      <w:sz w:val="22"/>
      <w:szCs w:val="22"/>
    </w:rPr>
  </w:style>
  <w:style w:type="character" w:customStyle="1" w:styleId="e24kjd">
    <w:name w:val="e24kjd"/>
    <w:basedOn w:val="DefaultParagraphFont"/>
    <w:rsid w:val="004E065E"/>
  </w:style>
  <w:style w:type="character" w:customStyle="1" w:styleId="st">
    <w:name w:val="st"/>
    <w:basedOn w:val="DefaultParagraphFont"/>
    <w:rsid w:val="00F320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1434149">
      <w:bodyDiv w:val="1"/>
      <w:marLeft w:val="0"/>
      <w:marRight w:val="0"/>
      <w:marTop w:val="0"/>
      <w:marBottom w:val="0"/>
      <w:divBdr>
        <w:top w:val="none" w:sz="0" w:space="0" w:color="auto"/>
        <w:left w:val="none" w:sz="0" w:space="0" w:color="auto"/>
        <w:bottom w:val="none" w:sz="0" w:space="0" w:color="auto"/>
        <w:right w:val="none" w:sz="0" w:space="0" w:color="auto"/>
      </w:divBdr>
      <w:divsChild>
        <w:div w:id="2003269514">
          <w:marLeft w:val="0"/>
          <w:marRight w:val="0"/>
          <w:marTop w:val="0"/>
          <w:marBottom w:val="0"/>
          <w:divBdr>
            <w:top w:val="none" w:sz="0" w:space="0" w:color="auto"/>
            <w:left w:val="none" w:sz="0" w:space="0" w:color="auto"/>
            <w:bottom w:val="none" w:sz="0" w:space="0" w:color="auto"/>
            <w:right w:val="none" w:sz="0" w:space="0" w:color="auto"/>
          </w:divBdr>
        </w:div>
      </w:divsChild>
    </w:div>
    <w:div w:id="1009940494">
      <w:bodyDiv w:val="1"/>
      <w:marLeft w:val="0"/>
      <w:marRight w:val="0"/>
      <w:marTop w:val="0"/>
      <w:marBottom w:val="0"/>
      <w:divBdr>
        <w:top w:val="none" w:sz="0" w:space="0" w:color="auto"/>
        <w:left w:val="none" w:sz="0" w:space="0" w:color="auto"/>
        <w:bottom w:val="none" w:sz="0" w:space="0" w:color="auto"/>
        <w:right w:val="none" w:sz="0" w:space="0" w:color="auto"/>
      </w:divBdr>
    </w:div>
    <w:div w:id="1947418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rizaldena11@gmail.com" TargetMode="External"/><Relationship Id="rId13" Type="http://schemas.openxmlformats.org/officeDocument/2006/relationships/header" Target="header2.xml"/><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jpeg"/><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jpe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C0D229-4DE5-4394-89E6-4AEA1247D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9</TotalTime>
  <Pages>8</Pages>
  <Words>4234</Words>
  <Characters>2413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Adaptive Ant Colony Optimization Based Gradient For Edge Detection</vt:lpstr>
    </vt:vector>
  </TitlesOfParts>
  <Company>ITATS</Company>
  <LinksUpToDate>false</LinksUpToDate>
  <CharactersWithSpaces>28316</CharactersWithSpaces>
  <SharedDoc>false</SharedDoc>
  <HLinks>
    <vt:vector size="18" baseType="variant">
      <vt:variant>
        <vt:i4>5177372</vt:i4>
      </vt:variant>
      <vt:variant>
        <vt:i4>9</vt:i4>
      </vt:variant>
      <vt:variant>
        <vt:i4>0</vt:i4>
      </vt:variant>
      <vt:variant>
        <vt:i4>5</vt:i4>
      </vt:variant>
      <vt:variant>
        <vt:lpwstr>http://www.malang.ac.id/</vt:lpwstr>
      </vt:variant>
      <vt:variant>
        <vt:lpwstr/>
      </vt:variant>
      <vt:variant>
        <vt:i4>8060946</vt:i4>
      </vt:variant>
      <vt:variant>
        <vt:i4>3</vt:i4>
      </vt:variant>
      <vt:variant>
        <vt:i4>0</vt:i4>
      </vt:variant>
      <vt:variant>
        <vt:i4>5</vt:i4>
      </vt:variant>
      <vt:variant>
        <vt:lpwstr>mailto:2emaildua@domain.edu</vt:lpwstr>
      </vt:variant>
      <vt:variant>
        <vt:lpwstr/>
      </vt:variant>
      <vt:variant>
        <vt:i4>3407884</vt:i4>
      </vt:variant>
      <vt:variant>
        <vt:i4>0</vt:i4>
      </vt:variant>
      <vt:variant>
        <vt:i4>0</vt:i4>
      </vt:variant>
      <vt:variant>
        <vt:i4>5</vt:i4>
      </vt:variant>
      <vt:variant>
        <vt:lpwstr>mailto:emailsatu@domain.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aptive Ant Colony Optimization Based Gradient For Edge Detection</dc:title>
  <dc:creator>febri liantoni</dc:creator>
  <cp:lastModifiedBy>ASUS</cp:lastModifiedBy>
  <cp:revision>145</cp:revision>
  <cp:lastPrinted>2006-03-31T02:57:00Z</cp:lastPrinted>
  <dcterms:created xsi:type="dcterms:W3CDTF">2015-09-19T05:44:00Z</dcterms:created>
  <dcterms:modified xsi:type="dcterms:W3CDTF">2021-04-15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9d9369-84fd-388c-90a7-9b399a288db6</vt:lpwstr>
  </property>
  <property fmtid="{D5CDD505-2E9C-101B-9397-08002B2CF9AE}" pid="24" name="Mendeley Citation Style_1">
    <vt:lpwstr>http://www.zotero.org/styles/apa</vt:lpwstr>
  </property>
</Properties>
</file>